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86E85" w:rsidRDefault="00286E85" w:rsidP="001B0D61">
      <w:pPr>
        <w:rPr>
          <w:b/>
          <w:color w:val="000000"/>
        </w:rPr>
      </w:pPr>
    </w:p>
    <w:p w:rsidR="001B0D61" w:rsidRPr="00205F7E" w:rsidRDefault="00133CD6" w:rsidP="001B0D61">
      <w:pPr>
        <w:rPr>
          <w:b/>
          <w:color w:val="000000"/>
        </w:rPr>
      </w:pPr>
      <w:r>
        <w:rPr>
          <w:b/>
          <w:color w:val="000000"/>
        </w:rPr>
        <w:t xml:space="preserve">Appendix </w:t>
      </w:r>
      <w:r w:rsidR="001B0D61" w:rsidRPr="00205F7E">
        <w:rPr>
          <w:b/>
          <w:color w:val="000000"/>
        </w:rPr>
        <w:t xml:space="preserve">Table </w:t>
      </w:r>
      <w:r>
        <w:rPr>
          <w:b/>
          <w:color w:val="000000"/>
        </w:rPr>
        <w:t>1</w:t>
      </w:r>
      <w:r w:rsidR="001B0D61" w:rsidRPr="00205F7E">
        <w:rPr>
          <w:b/>
          <w:color w:val="000000"/>
        </w:rPr>
        <w:t>. PedsQL™ 4.0 Generic Core Scales Scores Comparisons with Pediatric Patients with Eosinophilic Esophagitis and Healthy Children Scores for Child Self-Report and Parent Proxy-Report</w:t>
      </w:r>
    </w:p>
    <w:p w:rsidR="001B0D61" w:rsidRPr="00205F7E" w:rsidRDefault="001B0D61" w:rsidP="001B0D61">
      <w:pPr>
        <w:ind w:hanging="1354"/>
        <w:rPr>
          <w:color w:val="000000"/>
        </w:rPr>
      </w:pPr>
    </w:p>
    <w:tbl>
      <w:tblPr>
        <w:tblW w:w="9274" w:type="dxa"/>
        <w:tblInd w:w="-180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000"/>
      </w:tblPr>
      <w:tblGrid>
        <w:gridCol w:w="2556"/>
        <w:gridCol w:w="720"/>
        <w:gridCol w:w="900"/>
        <w:gridCol w:w="890"/>
        <w:gridCol w:w="934"/>
        <w:gridCol w:w="900"/>
        <w:gridCol w:w="1384"/>
        <w:gridCol w:w="990"/>
      </w:tblGrid>
      <w:tr w:rsidR="001B0D61" w:rsidRPr="00205F7E" w:rsidTr="009B69F0">
        <w:trPr>
          <w:trHeight w:val="585"/>
        </w:trPr>
        <w:tc>
          <w:tcPr>
            <w:tcW w:w="2556" w:type="dxa"/>
            <w:vMerge w:val="restart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Scale</w:t>
            </w:r>
          </w:p>
        </w:tc>
        <w:tc>
          <w:tcPr>
            <w:tcW w:w="2510" w:type="dxa"/>
            <w:gridSpan w:val="3"/>
            <w:shd w:val="clear" w:color="auto" w:fill="auto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Eosinophilic Esophagitis</w:t>
            </w:r>
          </w:p>
        </w:tc>
        <w:tc>
          <w:tcPr>
            <w:tcW w:w="1834" w:type="dxa"/>
            <w:gridSpan w:val="2"/>
            <w:shd w:val="clear" w:color="auto" w:fill="auto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highlight w:val="yellow"/>
              </w:rPr>
            </w:pPr>
            <w:r w:rsidRPr="00205F7E">
              <w:rPr>
                <w:snapToGrid w:val="0"/>
                <w:color w:val="000000"/>
              </w:rPr>
              <w:t xml:space="preserve">Healthy </w:t>
            </w:r>
            <w:r w:rsidRPr="00205F7E">
              <w:rPr>
                <w:snapToGrid w:val="0"/>
                <w:color w:val="000000"/>
                <w:vertAlign w:val="superscript"/>
              </w:rPr>
              <w:t>a</w:t>
            </w:r>
          </w:p>
        </w:tc>
        <w:tc>
          <w:tcPr>
            <w:tcW w:w="1384" w:type="dxa"/>
            <w:vMerge w:val="restart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highlight w:val="yellow"/>
              </w:rPr>
            </w:pPr>
            <w:r w:rsidRPr="00205F7E">
              <w:rPr>
                <w:snapToGrid w:val="0"/>
                <w:color w:val="000000"/>
              </w:rPr>
              <w:t>Differences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highlight w:val="yellow"/>
              </w:rPr>
            </w:pPr>
            <w:r w:rsidRPr="00205F7E">
              <w:rPr>
                <w:snapToGrid w:val="0"/>
                <w:color w:val="000000"/>
              </w:rPr>
              <w:t>Effect Size</w:t>
            </w:r>
          </w:p>
        </w:tc>
      </w:tr>
      <w:tr w:rsidR="001B0D61" w:rsidRPr="00205F7E" w:rsidTr="009B69F0">
        <w:trPr>
          <w:trHeight w:val="585"/>
        </w:trPr>
        <w:tc>
          <w:tcPr>
            <w:tcW w:w="2556" w:type="dxa"/>
            <w:vMerge/>
            <w:shd w:val="clear" w:color="auto" w:fill="auto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</w:rPr>
            </w:pPr>
            <w:r w:rsidRPr="00205F7E">
              <w:rPr>
                <w:color w:val="000000"/>
              </w:rPr>
              <w:t>α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Mean</w:t>
            </w:r>
          </w:p>
        </w:tc>
        <w:tc>
          <w:tcPr>
            <w:tcW w:w="890" w:type="dxa"/>
            <w:shd w:val="clear" w:color="auto" w:fill="auto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 xml:space="preserve">SD </w:t>
            </w:r>
          </w:p>
        </w:tc>
        <w:tc>
          <w:tcPr>
            <w:tcW w:w="934" w:type="dxa"/>
            <w:shd w:val="clear" w:color="auto" w:fill="auto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Mean</w:t>
            </w:r>
          </w:p>
        </w:tc>
        <w:tc>
          <w:tcPr>
            <w:tcW w:w="900" w:type="dxa"/>
            <w:shd w:val="clear" w:color="auto" w:fill="auto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 xml:space="preserve">SD </w:t>
            </w:r>
          </w:p>
        </w:tc>
        <w:tc>
          <w:tcPr>
            <w:tcW w:w="1384" w:type="dxa"/>
            <w:vMerge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  <w:highlight w:val="yellow"/>
              </w:rPr>
            </w:pPr>
          </w:p>
        </w:tc>
        <w:tc>
          <w:tcPr>
            <w:tcW w:w="990" w:type="dxa"/>
            <w:vMerge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  <w:highlight w:val="yellow"/>
              </w:rPr>
            </w:pPr>
          </w:p>
        </w:tc>
      </w:tr>
      <w:tr w:rsidR="001B0D61" w:rsidRPr="00205F7E" w:rsidTr="009B69F0">
        <w:trPr>
          <w:trHeight w:val="262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b/>
                <w:snapToGrid w:val="0"/>
                <w:color w:val="000000"/>
              </w:rPr>
            </w:pPr>
            <w:r w:rsidRPr="00205F7E">
              <w:rPr>
                <w:b/>
                <w:snapToGrid w:val="0"/>
                <w:color w:val="000000"/>
              </w:rPr>
              <w:t>Child Self-Report</w:t>
            </w:r>
          </w:p>
        </w:tc>
        <w:tc>
          <w:tcPr>
            <w:tcW w:w="2510" w:type="dxa"/>
            <w:gridSpan w:val="3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b/>
                <w:i/>
                <w:snapToGrid w:val="0"/>
                <w:color w:val="000000"/>
              </w:rPr>
            </w:pPr>
            <w:r w:rsidRPr="00205F7E">
              <w:rPr>
                <w:b/>
                <w:i/>
                <w:snapToGrid w:val="0"/>
                <w:color w:val="000000"/>
              </w:rPr>
              <w:t>(n = 196 )</w:t>
            </w:r>
          </w:p>
        </w:tc>
        <w:tc>
          <w:tcPr>
            <w:tcW w:w="1834" w:type="dxa"/>
            <w:gridSpan w:val="2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b/>
                <w:snapToGrid w:val="0"/>
                <w:color w:val="000000"/>
              </w:rPr>
            </w:pPr>
            <w:r w:rsidRPr="00205F7E">
              <w:rPr>
                <w:b/>
                <w:i/>
                <w:snapToGrid w:val="0"/>
                <w:color w:val="000000"/>
              </w:rPr>
              <w:t>(n = 793 )</w:t>
            </w:r>
          </w:p>
        </w:tc>
        <w:tc>
          <w:tcPr>
            <w:tcW w:w="2374" w:type="dxa"/>
            <w:gridSpan w:val="2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b/>
                <w:snapToGrid w:val="0"/>
                <w:color w:val="000000"/>
                <w:highlight w:val="yellow"/>
              </w:rPr>
            </w:pPr>
          </w:p>
        </w:tc>
      </w:tr>
      <w:tr w:rsidR="001B0D61" w:rsidRPr="00205F7E" w:rsidTr="009B69F0">
        <w:trPr>
          <w:trHeight w:val="262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Total Score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90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74.45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5.65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5.45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1.75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1.00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80</w:t>
            </w:r>
          </w:p>
        </w:tc>
      </w:tr>
      <w:tr w:rsidR="001B0D61" w:rsidRPr="00205F7E" w:rsidTr="009B69F0">
        <w:trPr>
          <w:trHeight w:val="262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 xml:space="preserve">Physical Health   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83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0.08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7.58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9.70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1.29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9.62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65</w:t>
            </w:r>
          </w:p>
        </w:tc>
      </w:tr>
      <w:tr w:rsidR="001B0D61" w:rsidRPr="00205F7E" w:rsidTr="009B69F0">
        <w:trPr>
          <w:trHeight w:val="262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Psychosocial Health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87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71.30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7.29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3.16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3.65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1.86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76</w:t>
            </w:r>
          </w:p>
        </w:tc>
      </w:tr>
      <w:tr w:rsidR="001B0D61" w:rsidRPr="00205F7E" w:rsidTr="009B69F0">
        <w:trPr>
          <w:trHeight w:val="262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Emotional Functioning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78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68.43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21.91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1.35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7.27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2.92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65</w:t>
            </w:r>
          </w:p>
        </w:tc>
      </w:tr>
      <w:tr w:rsidR="001B0D61" w:rsidRPr="00205F7E" w:rsidTr="009B69F0">
        <w:trPr>
          <w:trHeight w:val="262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Social Functioning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69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0.25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8.10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6.63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6.06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6.37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37</w:t>
            </w:r>
          </w:p>
        </w:tc>
      </w:tr>
      <w:tr w:rsidR="001B0D61" w:rsidRPr="00205F7E" w:rsidTr="009B69F0">
        <w:trPr>
          <w:trHeight w:val="276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 xml:space="preserve">School Functioning   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76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65.57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21.51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1.54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6.19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5.96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83</w:t>
            </w:r>
          </w:p>
        </w:tc>
      </w:tr>
      <w:tr w:rsidR="001B0D61" w:rsidRPr="00205F7E" w:rsidTr="009B69F0">
        <w:trPr>
          <w:trHeight w:val="276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b/>
                <w:snapToGrid w:val="0"/>
                <w:color w:val="000000"/>
              </w:rPr>
              <w:t>Parent Proxy-Report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</w:p>
        </w:tc>
        <w:tc>
          <w:tcPr>
            <w:tcW w:w="1790" w:type="dxa"/>
            <w:gridSpan w:val="2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05440E">
            <w:pPr>
              <w:spacing w:line="360" w:lineRule="auto"/>
              <w:jc w:val="center"/>
              <w:rPr>
                <w:snapToGrid w:val="0"/>
                <w:color w:val="000000"/>
              </w:rPr>
            </w:pPr>
            <w:r w:rsidRPr="00205F7E">
              <w:rPr>
                <w:b/>
                <w:i/>
                <w:snapToGrid w:val="0"/>
                <w:color w:val="000000"/>
              </w:rPr>
              <w:t>(n = 26</w:t>
            </w:r>
            <w:r w:rsidR="0005440E" w:rsidRPr="002400B3">
              <w:rPr>
                <w:b/>
                <w:i/>
                <w:snapToGrid w:val="0"/>
                <w:color w:val="000000"/>
              </w:rPr>
              <w:t>2</w:t>
            </w:r>
            <w:r w:rsidRPr="00205F7E">
              <w:rPr>
                <w:b/>
                <w:i/>
                <w:snapToGrid w:val="0"/>
                <w:color w:val="000000"/>
              </w:rPr>
              <w:t xml:space="preserve"> )</w:t>
            </w:r>
          </w:p>
        </w:tc>
        <w:tc>
          <w:tcPr>
            <w:tcW w:w="1834" w:type="dxa"/>
            <w:gridSpan w:val="2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</w:rPr>
            </w:pPr>
            <w:r w:rsidRPr="00205F7E">
              <w:rPr>
                <w:b/>
                <w:i/>
                <w:snapToGrid w:val="0"/>
                <w:color w:val="000000"/>
              </w:rPr>
              <w:t>(n = 1163 )</w:t>
            </w:r>
          </w:p>
        </w:tc>
        <w:tc>
          <w:tcPr>
            <w:tcW w:w="2374" w:type="dxa"/>
            <w:gridSpan w:val="2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</w:p>
        </w:tc>
      </w:tr>
      <w:tr w:rsidR="001B0D61" w:rsidRPr="00205F7E" w:rsidTr="009B69F0">
        <w:trPr>
          <w:trHeight w:val="276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Total Score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94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73.37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8.99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6.13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2.60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2.76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79</w:t>
            </w:r>
          </w:p>
        </w:tc>
      </w:tr>
      <w:tr w:rsidR="001B0D61" w:rsidRPr="00205F7E" w:rsidTr="009B69F0">
        <w:trPr>
          <w:trHeight w:val="276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 xml:space="preserve">Physical Health   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91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78.44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21.23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9.19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5.21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0.74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58</w:t>
            </w:r>
          </w:p>
        </w:tc>
      </w:tr>
      <w:tr w:rsidR="001B0D61" w:rsidRPr="00205F7E" w:rsidTr="009B69F0">
        <w:trPr>
          <w:trHeight w:val="276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Psychosocial Health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92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70.53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20.09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4.41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3.16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3.88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81</w:t>
            </w:r>
          </w:p>
        </w:tc>
      </w:tr>
      <w:tr w:rsidR="001B0D61" w:rsidRPr="00205F7E" w:rsidTr="009B69F0">
        <w:trPr>
          <w:trHeight w:val="276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Emotional Functioning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84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66.02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22.32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2.76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5.30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6.74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87</w:t>
            </w:r>
          </w:p>
        </w:tc>
      </w:tr>
      <w:tr w:rsidR="001B0D61" w:rsidRPr="00205F7E" w:rsidTr="009B69F0">
        <w:trPr>
          <w:trHeight w:val="276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>Social Functioning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86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78.88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22.50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8.02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5.87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9.13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47</w:t>
            </w:r>
          </w:p>
        </w:tc>
      </w:tr>
      <w:tr w:rsidR="001B0D61" w:rsidRPr="00205F7E" w:rsidTr="009B69F0">
        <w:trPr>
          <w:trHeight w:val="276"/>
        </w:trPr>
        <w:tc>
          <w:tcPr>
            <w:tcW w:w="2556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rPr>
                <w:snapToGrid w:val="0"/>
                <w:color w:val="000000"/>
              </w:rPr>
            </w:pPr>
            <w:r w:rsidRPr="00205F7E">
              <w:rPr>
                <w:snapToGrid w:val="0"/>
                <w:color w:val="000000"/>
              </w:rPr>
              <w:t xml:space="preserve">School Functioning   </w:t>
            </w:r>
          </w:p>
        </w:tc>
        <w:tc>
          <w:tcPr>
            <w:tcW w:w="720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0.88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66.09</w:t>
            </w:r>
          </w:p>
        </w:tc>
        <w:tc>
          <w:tcPr>
            <w:tcW w:w="8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25.40</w:t>
            </w:r>
          </w:p>
        </w:tc>
        <w:tc>
          <w:tcPr>
            <w:tcW w:w="934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82.21</w:t>
            </w:r>
          </w:p>
        </w:tc>
        <w:tc>
          <w:tcPr>
            <w:tcW w:w="900" w:type="dxa"/>
            <w:shd w:val="clear" w:color="auto" w:fill="auto"/>
            <w:vAlign w:val="center"/>
          </w:tcPr>
          <w:p w:rsidR="001B0D61" w:rsidRPr="00205F7E" w:rsidRDefault="001B0D61" w:rsidP="009B69F0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color w:val="000000"/>
                <w:sz w:val="22"/>
                <w:szCs w:val="22"/>
              </w:rPr>
            </w:pPr>
            <w:r w:rsidRPr="00205F7E">
              <w:rPr>
                <w:color w:val="000000"/>
                <w:sz w:val="22"/>
                <w:szCs w:val="22"/>
              </w:rPr>
              <w:t>16.85</w:t>
            </w:r>
          </w:p>
        </w:tc>
        <w:tc>
          <w:tcPr>
            <w:tcW w:w="1384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16.12</w:t>
            </w:r>
          </w:p>
        </w:tc>
        <w:tc>
          <w:tcPr>
            <w:tcW w:w="990" w:type="dxa"/>
            <w:shd w:val="clear" w:color="auto" w:fill="auto"/>
            <w:vAlign w:val="center"/>
          </w:tcPr>
          <w:p w:rsidR="001B0D61" w:rsidRPr="00205F7E" w:rsidRDefault="001B0D61" w:rsidP="009B69F0">
            <w:pPr>
              <w:spacing w:line="360" w:lineRule="auto"/>
              <w:jc w:val="center"/>
              <w:rPr>
                <w:snapToGrid w:val="0"/>
                <w:color w:val="000000"/>
                <w:sz w:val="22"/>
                <w:szCs w:val="22"/>
              </w:rPr>
            </w:pPr>
            <w:r w:rsidRPr="00205F7E">
              <w:rPr>
                <w:snapToGrid w:val="0"/>
                <w:color w:val="000000"/>
                <w:sz w:val="22"/>
                <w:szCs w:val="22"/>
              </w:rPr>
              <w:t>0.75</w:t>
            </w:r>
          </w:p>
        </w:tc>
      </w:tr>
    </w:tbl>
    <w:p w:rsidR="001B0D61" w:rsidRPr="00205F7E" w:rsidRDefault="001B0D61" w:rsidP="001B0D61">
      <w:pPr>
        <w:ind w:hanging="1354"/>
        <w:rPr>
          <w:color w:val="000000"/>
        </w:rPr>
      </w:pPr>
    </w:p>
    <w:p w:rsidR="001B0D61" w:rsidRPr="00205F7E" w:rsidRDefault="001B0D61" w:rsidP="001B0D61">
      <w:pPr>
        <w:spacing w:after="120"/>
        <w:rPr>
          <w:color w:val="000000"/>
        </w:rPr>
      </w:pPr>
      <w:r w:rsidRPr="00205F7E">
        <w:rPr>
          <w:color w:val="000000"/>
        </w:rPr>
        <w:t xml:space="preserve">Note: </w:t>
      </w:r>
      <w:r w:rsidRPr="00205F7E">
        <w:rPr>
          <w:color w:val="000000"/>
          <w:vertAlign w:val="superscript"/>
        </w:rPr>
        <w:t xml:space="preserve">a  </w:t>
      </w:r>
      <w:r w:rsidRPr="00205F7E">
        <w:rPr>
          <w:color w:val="000000"/>
        </w:rPr>
        <w:t xml:space="preserve">Matched historical healthy children sample from Varni et al. </w:t>
      </w:r>
      <w:r w:rsidR="000D5596" w:rsidRPr="00205F7E">
        <w:rPr>
          <w:color w:val="000000"/>
        </w:rPr>
        <w:fldChar w:fldCharType="begin"/>
      </w:r>
      <w:r w:rsidR="00F60C65">
        <w:rPr>
          <w:color w:val="000000"/>
        </w:rPr>
        <w:instrText xml:space="preserve"> ADDIN EN.CITE &lt;EndNote&gt;&lt;Cite&gt;&lt;Author&gt;Varni&lt;/Author&gt;&lt;Year&gt;2001&lt;/Year&gt;&lt;RecNum&gt;2452&lt;/RecNum&gt;&lt;DisplayText&gt;(11, 21)&lt;/DisplayText&gt;&lt;record&gt;&lt;rec-number&gt;2452&lt;/rec-number&gt;&lt;foreign-keys&gt;&lt;key app="EN" db-id="srsr5pv2uza928edzw8pfa0dwdrtee5frdet"&gt;2452&lt;/key&gt;&lt;/foreign-keys&gt;&lt;ref-type name="Journal Article"&gt;17&lt;/ref-type&gt;&lt;contributors&gt;&lt;authors&gt;&lt;author&gt;Varni, J W&lt;/author&gt;&lt;author&gt;Seid, M&lt;/author&gt;&lt;author&gt;Kurtin, P S&lt;/author&gt;&lt;/authors&gt;&lt;/contributors&gt;&lt;titles&gt;&lt;title&gt;PedsQL™ 4.0: Reliability and validity of the Pediatric Quality of Life Inventory™ Version 4.0 Generic Core Scales in healthy and patient populations&lt;/title&gt;&lt;secondary-title&gt;Medical Care&lt;/secondary-title&gt;&lt;/titles&gt;&lt;periodical&gt;&lt;full-title&gt;Medical Care&lt;/full-title&gt;&lt;/periodical&gt;&lt;pages&gt;800-12&lt;/pages&gt;&lt;volume&gt;39&lt;/volume&gt;&lt;dates&gt;&lt;year&gt;2001&lt;/year&gt;&lt;pub-dates&gt;&lt;date&gt;Aug&lt;/date&gt;&lt;/pub-dates&gt;&lt;/dates&gt;&lt;urls&gt;&lt;/urls&gt;&lt;/record&gt;&lt;/Cite&gt;&lt;Cite&gt;&lt;Author&gt;Varni&lt;/Author&gt;&lt;Year&gt;2003&lt;/Year&gt;&lt;RecNum&gt;2072&lt;/RecNum&gt;&lt;record&gt;&lt;rec-number&gt;2072&lt;/rec-number&gt;&lt;foreign-keys&gt;&lt;key app="EN" db-id="srsr5pv2uza928edzw8pfa0dwdrtee5frdet"&gt;2072&lt;/key&gt;&lt;/foreign-keys&gt;&lt;ref-type name="Journal Article"&gt;17&lt;/ref-type&gt;&lt;contributors&gt;&lt;authors&gt;&lt;author&gt;Varni, J W&lt;/author&gt;&lt;author&gt;Burwinkle, T M&lt;/author&gt;&lt;author&gt;Seid, M&lt;/author&gt;&lt;author&gt;Skarr, D&lt;/author&gt;&lt;/authors&gt;&lt;/contributors&gt;&lt;titles&gt;&lt;title&gt;The PedsQL™ 4.0 as a pediatric population health measure: Feasibility, reliability, and validity&lt;/title&gt;&lt;secondary-title&gt;Ambulatory Pediatrics&lt;/secondary-title&gt;&lt;/titles&gt;&lt;pages&gt;329-341&lt;/pages&gt;&lt;volume&gt;3&lt;/volume&gt;&lt;dates&gt;&lt;year&gt;2003&lt;/year&gt;&lt;/dates&gt;&lt;urls&gt;&lt;/urls&gt;&lt;/record&gt;&lt;/Cite&gt;&lt;/EndNote&gt;</w:instrText>
      </w:r>
      <w:r w:rsidR="000D5596" w:rsidRPr="00205F7E">
        <w:rPr>
          <w:color w:val="000000"/>
        </w:rPr>
        <w:fldChar w:fldCharType="separate"/>
      </w:r>
      <w:r w:rsidR="00F60C65">
        <w:rPr>
          <w:noProof/>
          <w:color w:val="000000"/>
        </w:rPr>
        <w:t>(</w:t>
      </w:r>
      <w:hyperlink w:anchor="_ENREF_11" w:tooltip="Varni, 2001 #2452" w:history="1">
        <w:r w:rsidR="002973C6">
          <w:rPr>
            <w:noProof/>
            <w:color w:val="000000"/>
          </w:rPr>
          <w:t>11</w:t>
        </w:r>
      </w:hyperlink>
      <w:r w:rsidR="00F60C65">
        <w:rPr>
          <w:noProof/>
          <w:color w:val="000000"/>
        </w:rPr>
        <w:t xml:space="preserve">, </w:t>
      </w:r>
      <w:hyperlink w:anchor="_ENREF_21" w:tooltip="Varni, 2003 #15" w:history="1">
        <w:r w:rsidR="002973C6">
          <w:rPr>
            <w:noProof/>
            <w:color w:val="000000"/>
          </w:rPr>
          <w:t>21</w:t>
        </w:r>
      </w:hyperlink>
      <w:r w:rsidR="00F60C65">
        <w:rPr>
          <w:noProof/>
          <w:color w:val="000000"/>
        </w:rPr>
        <w:t>)</w:t>
      </w:r>
      <w:r w:rsidR="000D5596" w:rsidRPr="00205F7E">
        <w:rPr>
          <w:color w:val="000000"/>
        </w:rPr>
        <w:fldChar w:fldCharType="end"/>
      </w:r>
      <w:r w:rsidRPr="00205F7E">
        <w:rPr>
          <w:color w:val="000000"/>
        </w:rPr>
        <w:t>.</w:t>
      </w:r>
    </w:p>
    <w:p w:rsidR="001B0D61" w:rsidRPr="00205F7E" w:rsidRDefault="001B0D61" w:rsidP="001B0D61">
      <w:pPr>
        <w:spacing w:after="120"/>
        <w:rPr>
          <w:color w:val="000000"/>
        </w:rPr>
      </w:pPr>
      <w:r w:rsidRPr="00205F7E">
        <w:rPr>
          <w:color w:val="000000"/>
          <w:sz w:val="22"/>
          <w:szCs w:val="22"/>
        </w:rPr>
        <w:t xml:space="preserve">All values are statistically significant at </w:t>
      </w:r>
      <w:r w:rsidRPr="00205F7E">
        <w:rPr>
          <w:color w:val="000000"/>
        </w:rPr>
        <w:t xml:space="preserve">p&lt;0.001 based on independent samples </w:t>
      </w:r>
      <w:r w:rsidRPr="00205F7E">
        <w:rPr>
          <w:i/>
          <w:color w:val="000000"/>
        </w:rPr>
        <w:t>t</w:t>
      </w:r>
      <w:r w:rsidRPr="00205F7E">
        <w:rPr>
          <w:color w:val="000000"/>
        </w:rPr>
        <w:t xml:space="preserve">-tests.  </w:t>
      </w:r>
    </w:p>
    <w:p w:rsidR="001B0D61" w:rsidRPr="00205F7E" w:rsidRDefault="001B0D61" w:rsidP="001B0D61">
      <w:pPr>
        <w:spacing w:after="120"/>
        <w:rPr>
          <w:color w:val="000000"/>
        </w:rPr>
      </w:pPr>
      <w:r w:rsidRPr="00205F7E">
        <w:rPr>
          <w:color w:val="000000"/>
        </w:rPr>
        <w:t xml:space="preserve">α = Cronbach’s alpha internal consistency reliability. SD = standard deviation.  </w:t>
      </w:r>
    </w:p>
    <w:p w:rsidR="001B0D61" w:rsidRPr="00205F7E" w:rsidRDefault="001B0D61" w:rsidP="001B0D61">
      <w:pPr>
        <w:spacing w:after="120"/>
        <w:rPr>
          <w:color w:val="000000"/>
        </w:rPr>
      </w:pPr>
      <w:r w:rsidRPr="00205F7E">
        <w:rPr>
          <w:color w:val="000000"/>
        </w:rPr>
        <w:t xml:space="preserve">Effect sizes are designated as small (.20), medium (.50), and large (.80). </w:t>
      </w:r>
    </w:p>
    <w:p w:rsidR="009B115A" w:rsidRPr="00205F7E" w:rsidRDefault="001B0D61" w:rsidP="00313835">
      <w:pPr>
        <w:spacing w:after="120"/>
        <w:rPr>
          <w:b/>
          <w:bCs/>
          <w:color w:val="000000"/>
        </w:rPr>
      </w:pPr>
      <w:r w:rsidRPr="00205F7E">
        <w:rPr>
          <w:color w:val="000000"/>
        </w:rPr>
        <w:t xml:space="preserve">Higher scores equal better HRQOL.   </w:t>
      </w:r>
    </w:p>
    <w:p w:rsidR="00AB5AC6" w:rsidRPr="00205F7E" w:rsidRDefault="00AB5AC6" w:rsidP="00E613D1">
      <w:pPr>
        <w:jc w:val="center"/>
        <w:rPr>
          <w:b/>
          <w:bCs/>
          <w:color w:val="000000"/>
        </w:rPr>
      </w:pPr>
    </w:p>
    <w:sectPr w:rsidR="00AB5AC6" w:rsidRPr="00205F7E" w:rsidSect="00E613D1">
      <w:headerReference w:type="even" r:id="rId8"/>
      <w:headerReference w:type="default" r:id="rId9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8E6B46" w:rsidRDefault="008E6B46">
      <w:r>
        <w:separator/>
      </w:r>
    </w:p>
  </w:endnote>
  <w:endnote w:type="continuationSeparator" w:id="1">
    <w:p w:rsidR="008E6B46" w:rsidRDefault="008E6B4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8E6B46" w:rsidRDefault="008E6B46">
      <w:r>
        <w:separator/>
      </w:r>
    </w:p>
  </w:footnote>
  <w:footnote w:type="continuationSeparator" w:id="1">
    <w:p w:rsidR="008E6B46" w:rsidRDefault="008E6B46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34B5F" w:rsidRDefault="000D5596" w:rsidP="0083467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334B5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334B5F" w:rsidRDefault="00334B5F" w:rsidP="0083467C">
    <w:pPr>
      <w:pStyle w:val="Header"/>
      <w:ind w:right="360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34B5F" w:rsidRDefault="00334B5F" w:rsidP="0083467C">
    <w:pPr>
      <w:pStyle w:val="Header"/>
      <w:framePr w:wrap="around" w:vAnchor="text" w:hAnchor="margin" w:xAlign="right" w:y="1"/>
      <w:rPr>
        <w:rStyle w:val="PageNumber"/>
      </w:rPr>
    </w:pPr>
  </w:p>
  <w:p w:rsidR="00334B5F" w:rsidRPr="005C3A56" w:rsidRDefault="00334B5F" w:rsidP="00313835">
    <w:pPr>
      <w:pStyle w:val="Header"/>
      <w:ind w:right="360"/>
      <w:jc w:val="right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487D0B"/>
    <w:multiLevelType w:val="hybridMultilevel"/>
    <w:tmpl w:val="167C17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DA60F8"/>
    <w:multiLevelType w:val="hybridMultilevel"/>
    <w:tmpl w:val="167C17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D4D73A3"/>
    <w:multiLevelType w:val="hybridMultilevel"/>
    <w:tmpl w:val="1460048E"/>
    <w:lvl w:ilvl="0" w:tplc="1D3494C0">
      <w:numFmt w:val="bullet"/>
      <w:lvlText w:val=""/>
      <w:lvlJc w:val="left"/>
      <w:pPr>
        <w:ind w:left="720" w:hanging="360"/>
      </w:pPr>
      <w:rPr>
        <w:rFonts w:ascii="Symbol" w:eastAsia="Times New Roman" w:hAnsi="Symbol" w:cs="Tahom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1EA7A06"/>
    <w:multiLevelType w:val="hybridMultilevel"/>
    <w:tmpl w:val="F4D89D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3A13069"/>
    <w:multiLevelType w:val="hybridMultilevel"/>
    <w:tmpl w:val="BD645B98"/>
    <w:lvl w:ilvl="0" w:tplc="BC1CF04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25056B30"/>
    <w:multiLevelType w:val="hybridMultilevel"/>
    <w:tmpl w:val="D890AEAA"/>
    <w:lvl w:ilvl="0" w:tplc="48844D2A">
      <w:numFmt w:val="bullet"/>
      <w:lvlText w:val="-"/>
      <w:lvlJc w:val="left"/>
      <w:pPr>
        <w:ind w:left="207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92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64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36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08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80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52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24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967" w:hanging="360"/>
      </w:pPr>
      <w:rPr>
        <w:rFonts w:ascii="Wingdings" w:hAnsi="Wingdings" w:hint="default"/>
      </w:rPr>
    </w:lvl>
  </w:abstractNum>
  <w:abstractNum w:abstractNumId="6">
    <w:nsid w:val="268E5D1A"/>
    <w:multiLevelType w:val="hybridMultilevel"/>
    <w:tmpl w:val="F4D89D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C9F01A1"/>
    <w:multiLevelType w:val="hybridMultilevel"/>
    <w:tmpl w:val="9642C9EE"/>
    <w:lvl w:ilvl="0" w:tplc="7BE6AA88"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10B3BF7"/>
    <w:multiLevelType w:val="hybridMultilevel"/>
    <w:tmpl w:val="C632F6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FDA4E7E"/>
    <w:multiLevelType w:val="hybridMultilevel"/>
    <w:tmpl w:val="0F069906"/>
    <w:lvl w:ilvl="0" w:tplc="015C8284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F7C4D54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B42FD0C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F6A0C74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2843890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EFC7C3C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DA21D0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9902796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0A26EA8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484C5BA8"/>
    <w:multiLevelType w:val="hybridMultilevel"/>
    <w:tmpl w:val="6A9A24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4C84F5A"/>
    <w:multiLevelType w:val="hybridMultilevel"/>
    <w:tmpl w:val="6A9A24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BC81DE9"/>
    <w:multiLevelType w:val="hybridMultilevel"/>
    <w:tmpl w:val="4C9ED3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4"/>
  </w:num>
  <w:num w:numId="3">
    <w:abstractNumId w:val="5"/>
  </w:num>
  <w:num w:numId="4">
    <w:abstractNumId w:val="3"/>
  </w:num>
  <w:num w:numId="5">
    <w:abstractNumId w:val="6"/>
  </w:num>
  <w:num w:numId="6">
    <w:abstractNumId w:val="1"/>
  </w:num>
  <w:num w:numId="7">
    <w:abstractNumId w:val="11"/>
  </w:num>
  <w:num w:numId="8">
    <w:abstractNumId w:val="8"/>
  </w:num>
  <w:num w:numId="9">
    <w:abstractNumId w:val="12"/>
  </w:num>
  <w:num w:numId="10">
    <w:abstractNumId w:val="10"/>
  </w:num>
  <w:num w:numId="11">
    <w:abstractNumId w:val="0"/>
  </w:num>
  <w:num w:numId="12">
    <w:abstractNumId w:val="7"/>
  </w:num>
  <w:num w:numId="1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stylePaneFormatFilter w:val="3F01"/>
  <w:defaultTabStop w:val="720"/>
  <w:drawingGridHorizontalSpacing w:val="12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Pediatric Gastro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rsr5pv2uza928edzw8pfa0dwdrtee5frdet&quot;&gt;Varni A-Z1364-Converted&lt;record-ids&gt;&lt;item&gt;214&lt;/item&gt;&lt;item&gt;410&lt;/item&gt;&lt;item&gt;1267&lt;/item&gt;&lt;item&gt;1268&lt;/item&gt;&lt;item&gt;1342&lt;/item&gt;&lt;item&gt;1350&lt;/item&gt;&lt;item&gt;1368&lt;/item&gt;&lt;item&gt;1809&lt;/item&gt;&lt;item&gt;1986&lt;/item&gt;&lt;item&gt;1989&lt;/item&gt;&lt;item&gt;2072&lt;/item&gt;&lt;item&gt;2073&lt;/item&gt;&lt;item&gt;2115&lt;/item&gt;&lt;item&gt;2171&lt;/item&gt;&lt;item&gt;2177&lt;/item&gt;&lt;item&gt;2213&lt;/item&gt;&lt;item&gt;2218&lt;/item&gt;&lt;item&gt;2250&lt;/item&gt;&lt;item&gt;2340&lt;/item&gt;&lt;item&gt;2452&lt;/item&gt;&lt;item&gt;2720&lt;/item&gt;&lt;item&gt;2730&lt;/item&gt;&lt;item&gt;2762&lt;/item&gt;&lt;item&gt;2791&lt;/item&gt;&lt;item&gt;2803&lt;/item&gt;&lt;item&gt;2804&lt;/item&gt;&lt;item&gt;2805&lt;/item&gt;&lt;item&gt;2866&lt;/item&gt;&lt;item&gt;2869&lt;/item&gt;&lt;item&gt;2870&lt;/item&gt;&lt;item&gt;2871&lt;/item&gt;&lt;item&gt;2872&lt;/item&gt;&lt;item&gt;2884&lt;/item&gt;&lt;item&gt;2886&lt;/item&gt;&lt;item&gt;2889&lt;/item&gt;&lt;item&gt;2953&lt;/item&gt;&lt;item&gt;2991&lt;/item&gt;&lt;/record-ids&gt;&lt;/item&gt;&lt;/Libraries&gt;"/>
  </w:docVars>
  <w:rsids>
    <w:rsidRoot w:val="00826E4C"/>
    <w:rsid w:val="00000A19"/>
    <w:rsid w:val="00001556"/>
    <w:rsid w:val="00001DF9"/>
    <w:rsid w:val="00001F06"/>
    <w:rsid w:val="000049A1"/>
    <w:rsid w:val="00005E63"/>
    <w:rsid w:val="000061E7"/>
    <w:rsid w:val="00007158"/>
    <w:rsid w:val="00007657"/>
    <w:rsid w:val="00007663"/>
    <w:rsid w:val="00010113"/>
    <w:rsid w:val="0001014B"/>
    <w:rsid w:val="000140EE"/>
    <w:rsid w:val="00014478"/>
    <w:rsid w:val="00015029"/>
    <w:rsid w:val="0001508E"/>
    <w:rsid w:val="00015C2E"/>
    <w:rsid w:val="00016EAD"/>
    <w:rsid w:val="00021363"/>
    <w:rsid w:val="000217EB"/>
    <w:rsid w:val="00021CCD"/>
    <w:rsid w:val="00021E73"/>
    <w:rsid w:val="000222DA"/>
    <w:rsid w:val="00022593"/>
    <w:rsid w:val="00023515"/>
    <w:rsid w:val="00023745"/>
    <w:rsid w:val="00023FCF"/>
    <w:rsid w:val="0002530E"/>
    <w:rsid w:val="000266FC"/>
    <w:rsid w:val="000268FF"/>
    <w:rsid w:val="00026CE1"/>
    <w:rsid w:val="00026D4E"/>
    <w:rsid w:val="00027CAC"/>
    <w:rsid w:val="00030515"/>
    <w:rsid w:val="000308A3"/>
    <w:rsid w:val="00032BD1"/>
    <w:rsid w:val="00032EB9"/>
    <w:rsid w:val="00033CF7"/>
    <w:rsid w:val="000340C1"/>
    <w:rsid w:val="00034177"/>
    <w:rsid w:val="00034F6F"/>
    <w:rsid w:val="00034FDE"/>
    <w:rsid w:val="00036A05"/>
    <w:rsid w:val="0003736F"/>
    <w:rsid w:val="00040467"/>
    <w:rsid w:val="00041EAA"/>
    <w:rsid w:val="00043A9C"/>
    <w:rsid w:val="000450D4"/>
    <w:rsid w:val="00046092"/>
    <w:rsid w:val="000466B2"/>
    <w:rsid w:val="0004672D"/>
    <w:rsid w:val="00047879"/>
    <w:rsid w:val="000503F6"/>
    <w:rsid w:val="000526DD"/>
    <w:rsid w:val="00052FA9"/>
    <w:rsid w:val="0005430D"/>
    <w:rsid w:val="000543D1"/>
    <w:rsid w:val="0005440E"/>
    <w:rsid w:val="00054C2E"/>
    <w:rsid w:val="00055402"/>
    <w:rsid w:val="00055FB3"/>
    <w:rsid w:val="00056588"/>
    <w:rsid w:val="00056EB2"/>
    <w:rsid w:val="00057344"/>
    <w:rsid w:val="00060E6B"/>
    <w:rsid w:val="0006148F"/>
    <w:rsid w:val="0006238A"/>
    <w:rsid w:val="00063BAD"/>
    <w:rsid w:val="0006416C"/>
    <w:rsid w:val="00064F90"/>
    <w:rsid w:val="000661AB"/>
    <w:rsid w:val="00066218"/>
    <w:rsid w:val="00066D2F"/>
    <w:rsid w:val="00067168"/>
    <w:rsid w:val="00070C13"/>
    <w:rsid w:val="0007321C"/>
    <w:rsid w:val="00073D7C"/>
    <w:rsid w:val="000745E6"/>
    <w:rsid w:val="00075A2B"/>
    <w:rsid w:val="00075E20"/>
    <w:rsid w:val="00075F10"/>
    <w:rsid w:val="00076218"/>
    <w:rsid w:val="00076A50"/>
    <w:rsid w:val="00076AF5"/>
    <w:rsid w:val="00076C80"/>
    <w:rsid w:val="0007772A"/>
    <w:rsid w:val="0008062E"/>
    <w:rsid w:val="0008085B"/>
    <w:rsid w:val="00080B3A"/>
    <w:rsid w:val="00080C28"/>
    <w:rsid w:val="00082040"/>
    <w:rsid w:val="00082C5B"/>
    <w:rsid w:val="00083183"/>
    <w:rsid w:val="00084ACF"/>
    <w:rsid w:val="00084D7A"/>
    <w:rsid w:val="00085112"/>
    <w:rsid w:val="000868F0"/>
    <w:rsid w:val="00086B6E"/>
    <w:rsid w:val="00087DC6"/>
    <w:rsid w:val="00090405"/>
    <w:rsid w:val="000909A4"/>
    <w:rsid w:val="000918D2"/>
    <w:rsid w:val="00091AD3"/>
    <w:rsid w:val="00091E36"/>
    <w:rsid w:val="000928BD"/>
    <w:rsid w:val="00093A27"/>
    <w:rsid w:val="00093FF4"/>
    <w:rsid w:val="00096AA5"/>
    <w:rsid w:val="00096AFA"/>
    <w:rsid w:val="00096C21"/>
    <w:rsid w:val="00096D5F"/>
    <w:rsid w:val="00096F22"/>
    <w:rsid w:val="00096F28"/>
    <w:rsid w:val="000973BB"/>
    <w:rsid w:val="00097971"/>
    <w:rsid w:val="00097A65"/>
    <w:rsid w:val="00097F3B"/>
    <w:rsid w:val="000A060F"/>
    <w:rsid w:val="000A0C42"/>
    <w:rsid w:val="000A2865"/>
    <w:rsid w:val="000A36BD"/>
    <w:rsid w:val="000A408B"/>
    <w:rsid w:val="000A48A4"/>
    <w:rsid w:val="000A4F0F"/>
    <w:rsid w:val="000A5D1F"/>
    <w:rsid w:val="000A5D3B"/>
    <w:rsid w:val="000A5DF9"/>
    <w:rsid w:val="000A615F"/>
    <w:rsid w:val="000A723A"/>
    <w:rsid w:val="000B082B"/>
    <w:rsid w:val="000B098B"/>
    <w:rsid w:val="000B0AEF"/>
    <w:rsid w:val="000B0CAA"/>
    <w:rsid w:val="000B1899"/>
    <w:rsid w:val="000B191C"/>
    <w:rsid w:val="000B1F9A"/>
    <w:rsid w:val="000B1FBC"/>
    <w:rsid w:val="000B3ECC"/>
    <w:rsid w:val="000B469C"/>
    <w:rsid w:val="000B515A"/>
    <w:rsid w:val="000B58E6"/>
    <w:rsid w:val="000B695B"/>
    <w:rsid w:val="000B6E5A"/>
    <w:rsid w:val="000B6ECB"/>
    <w:rsid w:val="000B7414"/>
    <w:rsid w:val="000C0AEA"/>
    <w:rsid w:val="000C1628"/>
    <w:rsid w:val="000C2944"/>
    <w:rsid w:val="000C37F9"/>
    <w:rsid w:val="000C4EF2"/>
    <w:rsid w:val="000C5698"/>
    <w:rsid w:val="000C5FB8"/>
    <w:rsid w:val="000C73E7"/>
    <w:rsid w:val="000C7C03"/>
    <w:rsid w:val="000D0244"/>
    <w:rsid w:val="000D1B83"/>
    <w:rsid w:val="000D1D8F"/>
    <w:rsid w:val="000D207E"/>
    <w:rsid w:val="000D32F8"/>
    <w:rsid w:val="000D36A6"/>
    <w:rsid w:val="000D3771"/>
    <w:rsid w:val="000D37C1"/>
    <w:rsid w:val="000D426C"/>
    <w:rsid w:val="000D4A3F"/>
    <w:rsid w:val="000D4C1C"/>
    <w:rsid w:val="000D4F25"/>
    <w:rsid w:val="000D5596"/>
    <w:rsid w:val="000D592E"/>
    <w:rsid w:val="000D6CDB"/>
    <w:rsid w:val="000D74BC"/>
    <w:rsid w:val="000D7A62"/>
    <w:rsid w:val="000E0C4D"/>
    <w:rsid w:val="000E1CFD"/>
    <w:rsid w:val="000E3637"/>
    <w:rsid w:val="000E4914"/>
    <w:rsid w:val="000E49F1"/>
    <w:rsid w:val="000E5CB4"/>
    <w:rsid w:val="000E68FE"/>
    <w:rsid w:val="000E6F95"/>
    <w:rsid w:val="000E76E0"/>
    <w:rsid w:val="000E7904"/>
    <w:rsid w:val="000F2143"/>
    <w:rsid w:val="000F2874"/>
    <w:rsid w:val="000F30B7"/>
    <w:rsid w:val="000F34A8"/>
    <w:rsid w:val="000F47E5"/>
    <w:rsid w:val="000F4BBA"/>
    <w:rsid w:val="000F60D0"/>
    <w:rsid w:val="000F6B32"/>
    <w:rsid w:val="000F78C7"/>
    <w:rsid w:val="000F7CBD"/>
    <w:rsid w:val="0010070D"/>
    <w:rsid w:val="001019D9"/>
    <w:rsid w:val="001020DC"/>
    <w:rsid w:val="0010227A"/>
    <w:rsid w:val="0010296C"/>
    <w:rsid w:val="00102C2A"/>
    <w:rsid w:val="001041D0"/>
    <w:rsid w:val="00104905"/>
    <w:rsid w:val="00104E51"/>
    <w:rsid w:val="00105797"/>
    <w:rsid w:val="00105958"/>
    <w:rsid w:val="00105C83"/>
    <w:rsid w:val="00106060"/>
    <w:rsid w:val="00106A18"/>
    <w:rsid w:val="00106A85"/>
    <w:rsid w:val="001079C8"/>
    <w:rsid w:val="00110DC9"/>
    <w:rsid w:val="00111B64"/>
    <w:rsid w:val="00112D7F"/>
    <w:rsid w:val="0011350C"/>
    <w:rsid w:val="00113E02"/>
    <w:rsid w:val="00114D80"/>
    <w:rsid w:val="001153AB"/>
    <w:rsid w:val="001162D4"/>
    <w:rsid w:val="001173A1"/>
    <w:rsid w:val="0011756A"/>
    <w:rsid w:val="0011768A"/>
    <w:rsid w:val="001178C9"/>
    <w:rsid w:val="00120B7C"/>
    <w:rsid w:val="00120E7E"/>
    <w:rsid w:val="001225BF"/>
    <w:rsid w:val="00122698"/>
    <w:rsid w:val="00123948"/>
    <w:rsid w:val="00123B2A"/>
    <w:rsid w:val="00123DA8"/>
    <w:rsid w:val="00124FFE"/>
    <w:rsid w:val="00125DF2"/>
    <w:rsid w:val="001260BC"/>
    <w:rsid w:val="001261FE"/>
    <w:rsid w:val="0012708B"/>
    <w:rsid w:val="0012735F"/>
    <w:rsid w:val="00127CBD"/>
    <w:rsid w:val="00130189"/>
    <w:rsid w:val="001303F5"/>
    <w:rsid w:val="0013340E"/>
    <w:rsid w:val="00133CD6"/>
    <w:rsid w:val="00134E90"/>
    <w:rsid w:val="00135089"/>
    <w:rsid w:val="00135204"/>
    <w:rsid w:val="00136312"/>
    <w:rsid w:val="001371CB"/>
    <w:rsid w:val="00137FC0"/>
    <w:rsid w:val="001401E2"/>
    <w:rsid w:val="0014025A"/>
    <w:rsid w:val="00140260"/>
    <w:rsid w:val="001429E7"/>
    <w:rsid w:val="001430B2"/>
    <w:rsid w:val="00145F21"/>
    <w:rsid w:val="00145F29"/>
    <w:rsid w:val="00146246"/>
    <w:rsid w:val="0014711F"/>
    <w:rsid w:val="0014735B"/>
    <w:rsid w:val="00147D9F"/>
    <w:rsid w:val="001502E8"/>
    <w:rsid w:val="00151A4B"/>
    <w:rsid w:val="00151CBE"/>
    <w:rsid w:val="00151CDF"/>
    <w:rsid w:val="00151DDF"/>
    <w:rsid w:val="00151EA0"/>
    <w:rsid w:val="00153425"/>
    <w:rsid w:val="0015444E"/>
    <w:rsid w:val="0015478C"/>
    <w:rsid w:val="00154AF8"/>
    <w:rsid w:val="001562F4"/>
    <w:rsid w:val="001574F7"/>
    <w:rsid w:val="00157DD7"/>
    <w:rsid w:val="0016070E"/>
    <w:rsid w:val="00160A28"/>
    <w:rsid w:val="00161419"/>
    <w:rsid w:val="0016219F"/>
    <w:rsid w:val="00163057"/>
    <w:rsid w:val="0016305F"/>
    <w:rsid w:val="00163D10"/>
    <w:rsid w:val="00164F0C"/>
    <w:rsid w:val="001651C0"/>
    <w:rsid w:val="00166569"/>
    <w:rsid w:val="00167411"/>
    <w:rsid w:val="0016786A"/>
    <w:rsid w:val="00167C64"/>
    <w:rsid w:val="0017004C"/>
    <w:rsid w:val="00170FBE"/>
    <w:rsid w:val="00172743"/>
    <w:rsid w:val="0017288A"/>
    <w:rsid w:val="00173B8B"/>
    <w:rsid w:val="0017503A"/>
    <w:rsid w:val="0017706F"/>
    <w:rsid w:val="00177297"/>
    <w:rsid w:val="001772A2"/>
    <w:rsid w:val="001808C4"/>
    <w:rsid w:val="001818B8"/>
    <w:rsid w:val="00181AE1"/>
    <w:rsid w:val="00181D95"/>
    <w:rsid w:val="0018343D"/>
    <w:rsid w:val="0018401D"/>
    <w:rsid w:val="00184624"/>
    <w:rsid w:val="0018508F"/>
    <w:rsid w:val="001855B1"/>
    <w:rsid w:val="00185C2B"/>
    <w:rsid w:val="00185CC7"/>
    <w:rsid w:val="001864BC"/>
    <w:rsid w:val="00186AAE"/>
    <w:rsid w:val="00186EF3"/>
    <w:rsid w:val="0018704E"/>
    <w:rsid w:val="00187122"/>
    <w:rsid w:val="001877F0"/>
    <w:rsid w:val="001877FD"/>
    <w:rsid w:val="00187EB9"/>
    <w:rsid w:val="001904C9"/>
    <w:rsid w:val="00190835"/>
    <w:rsid w:val="00190AAD"/>
    <w:rsid w:val="0019141B"/>
    <w:rsid w:val="0019172C"/>
    <w:rsid w:val="00191A84"/>
    <w:rsid w:val="00191CE5"/>
    <w:rsid w:val="00193CC6"/>
    <w:rsid w:val="00193CEF"/>
    <w:rsid w:val="00194CCC"/>
    <w:rsid w:val="001955DF"/>
    <w:rsid w:val="00195D27"/>
    <w:rsid w:val="00196872"/>
    <w:rsid w:val="00196974"/>
    <w:rsid w:val="001A03AF"/>
    <w:rsid w:val="001A10F0"/>
    <w:rsid w:val="001A2E29"/>
    <w:rsid w:val="001A386A"/>
    <w:rsid w:val="001A3D6B"/>
    <w:rsid w:val="001A4BD6"/>
    <w:rsid w:val="001A4C79"/>
    <w:rsid w:val="001B0D61"/>
    <w:rsid w:val="001B1819"/>
    <w:rsid w:val="001B2D8D"/>
    <w:rsid w:val="001B3292"/>
    <w:rsid w:val="001B41D9"/>
    <w:rsid w:val="001B4C47"/>
    <w:rsid w:val="001B505F"/>
    <w:rsid w:val="001B5CCD"/>
    <w:rsid w:val="001B5F14"/>
    <w:rsid w:val="001B5F85"/>
    <w:rsid w:val="001B679F"/>
    <w:rsid w:val="001B6A57"/>
    <w:rsid w:val="001B7300"/>
    <w:rsid w:val="001C0490"/>
    <w:rsid w:val="001C05CD"/>
    <w:rsid w:val="001C0B66"/>
    <w:rsid w:val="001C10FF"/>
    <w:rsid w:val="001C1661"/>
    <w:rsid w:val="001C1927"/>
    <w:rsid w:val="001C23E1"/>
    <w:rsid w:val="001C3C2C"/>
    <w:rsid w:val="001C4053"/>
    <w:rsid w:val="001C4277"/>
    <w:rsid w:val="001C57B0"/>
    <w:rsid w:val="001C5CC7"/>
    <w:rsid w:val="001C702A"/>
    <w:rsid w:val="001C76A9"/>
    <w:rsid w:val="001D09F6"/>
    <w:rsid w:val="001D0BAC"/>
    <w:rsid w:val="001D2282"/>
    <w:rsid w:val="001D5155"/>
    <w:rsid w:val="001D55FE"/>
    <w:rsid w:val="001D611A"/>
    <w:rsid w:val="001D626C"/>
    <w:rsid w:val="001D6C11"/>
    <w:rsid w:val="001D7545"/>
    <w:rsid w:val="001E076B"/>
    <w:rsid w:val="001E0C6F"/>
    <w:rsid w:val="001E2448"/>
    <w:rsid w:val="001E2A8E"/>
    <w:rsid w:val="001E3442"/>
    <w:rsid w:val="001E3DD6"/>
    <w:rsid w:val="001E4388"/>
    <w:rsid w:val="001E4EDB"/>
    <w:rsid w:val="001E5088"/>
    <w:rsid w:val="001E5B5E"/>
    <w:rsid w:val="001E61B0"/>
    <w:rsid w:val="001E67F4"/>
    <w:rsid w:val="001E7970"/>
    <w:rsid w:val="001E7C05"/>
    <w:rsid w:val="001E7E11"/>
    <w:rsid w:val="001F020D"/>
    <w:rsid w:val="001F1355"/>
    <w:rsid w:val="001F2696"/>
    <w:rsid w:val="001F29E7"/>
    <w:rsid w:val="001F3961"/>
    <w:rsid w:val="001F39CF"/>
    <w:rsid w:val="001F53EF"/>
    <w:rsid w:val="001F5AF6"/>
    <w:rsid w:val="001F5E78"/>
    <w:rsid w:val="001F647F"/>
    <w:rsid w:val="001F699E"/>
    <w:rsid w:val="001F6B4F"/>
    <w:rsid w:val="001F7376"/>
    <w:rsid w:val="001F7D80"/>
    <w:rsid w:val="00200267"/>
    <w:rsid w:val="002013F0"/>
    <w:rsid w:val="002018FC"/>
    <w:rsid w:val="00201A49"/>
    <w:rsid w:val="00201A91"/>
    <w:rsid w:val="00201F2D"/>
    <w:rsid w:val="002028C6"/>
    <w:rsid w:val="00202B60"/>
    <w:rsid w:val="00204226"/>
    <w:rsid w:val="002047B4"/>
    <w:rsid w:val="00204CDE"/>
    <w:rsid w:val="00205C56"/>
    <w:rsid w:val="00205F28"/>
    <w:rsid w:val="00205F7E"/>
    <w:rsid w:val="00206534"/>
    <w:rsid w:val="00206569"/>
    <w:rsid w:val="00206F03"/>
    <w:rsid w:val="00211BCB"/>
    <w:rsid w:val="00213BF9"/>
    <w:rsid w:val="00214259"/>
    <w:rsid w:val="00214975"/>
    <w:rsid w:val="00214A38"/>
    <w:rsid w:val="0021581B"/>
    <w:rsid w:val="002162EB"/>
    <w:rsid w:val="002169AC"/>
    <w:rsid w:val="00216A4A"/>
    <w:rsid w:val="00216D98"/>
    <w:rsid w:val="002177E8"/>
    <w:rsid w:val="00217C65"/>
    <w:rsid w:val="002203E8"/>
    <w:rsid w:val="0022075B"/>
    <w:rsid w:val="00220D7E"/>
    <w:rsid w:val="00220FBD"/>
    <w:rsid w:val="00221C57"/>
    <w:rsid w:val="0022237D"/>
    <w:rsid w:val="002224F3"/>
    <w:rsid w:val="00224281"/>
    <w:rsid w:val="0022431E"/>
    <w:rsid w:val="00224ACE"/>
    <w:rsid w:val="00224D62"/>
    <w:rsid w:val="00225A13"/>
    <w:rsid w:val="00226BF4"/>
    <w:rsid w:val="0022785F"/>
    <w:rsid w:val="00227FDB"/>
    <w:rsid w:val="0023073A"/>
    <w:rsid w:val="00231095"/>
    <w:rsid w:val="00231677"/>
    <w:rsid w:val="0023397C"/>
    <w:rsid w:val="00233F72"/>
    <w:rsid w:val="00234D3B"/>
    <w:rsid w:val="00235CDC"/>
    <w:rsid w:val="00236469"/>
    <w:rsid w:val="00236897"/>
    <w:rsid w:val="002370FC"/>
    <w:rsid w:val="00237820"/>
    <w:rsid w:val="00237D3A"/>
    <w:rsid w:val="002400B3"/>
    <w:rsid w:val="00240D37"/>
    <w:rsid w:val="00241969"/>
    <w:rsid w:val="00241E35"/>
    <w:rsid w:val="00242BD8"/>
    <w:rsid w:val="00242C51"/>
    <w:rsid w:val="00243E56"/>
    <w:rsid w:val="002448CC"/>
    <w:rsid w:val="00244A00"/>
    <w:rsid w:val="00244A90"/>
    <w:rsid w:val="00246031"/>
    <w:rsid w:val="00250011"/>
    <w:rsid w:val="002500F1"/>
    <w:rsid w:val="00250DF6"/>
    <w:rsid w:val="002513DC"/>
    <w:rsid w:val="002515CF"/>
    <w:rsid w:val="0025180F"/>
    <w:rsid w:val="00251B3E"/>
    <w:rsid w:val="00252A68"/>
    <w:rsid w:val="0025343C"/>
    <w:rsid w:val="00253B03"/>
    <w:rsid w:val="00253BE4"/>
    <w:rsid w:val="0025403F"/>
    <w:rsid w:val="0025492E"/>
    <w:rsid w:val="00255D3A"/>
    <w:rsid w:val="00256C17"/>
    <w:rsid w:val="00257814"/>
    <w:rsid w:val="00257CDC"/>
    <w:rsid w:val="00257E49"/>
    <w:rsid w:val="00260791"/>
    <w:rsid w:val="00260BA2"/>
    <w:rsid w:val="00261C4B"/>
    <w:rsid w:val="002643A4"/>
    <w:rsid w:val="002644C2"/>
    <w:rsid w:val="00264B7C"/>
    <w:rsid w:val="00265CB0"/>
    <w:rsid w:val="00266405"/>
    <w:rsid w:val="002668BE"/>
    <w:rsid w:val="00267178"/>
    <w:rsid w:val="00267DDE"/>
    <w:rsid w:val="00271103"/>
    <w:rsid w:val="002714BA"/>
    <w:rsid w:val="00271778"/>
    <w:rsid w:val="0027376A"/>
    <w:rsid w:val="002738E4"/>
    <w:rsid w:val="00273BD9"/>
    <w:rsid w:val="00273BFF"/>
    <w:rsid w:val="002746B9"/>
    <w:rsid w:val="0027488A"/>
    <w:rsid w:val="00275491"/>
    <w:rsid w:val="00276076"/>
    <w:rsid w:val="0027633E"/>
    <w:rsid w:val="00277046"/>
    <w:rsid w:val="0027757F"/>
    <w:rsid w:val="002807C7"/>
    <w:rsid w:val="0028133B"/>
    <w:rsid w:val="002816B0"/>
    <w:rsid w:val="00282DB5"/>
    <w:rsid w:val="00282E00"/>
    <w:rsid w:val="00284563"/>
    <w:rsid w:val="00284C2E"/>
    <w:rsid w:val="0028573C"/>
    <w:rsid w:val="0028603E"/>
    <w:rsid w:val="00286419"/>
    <w:rsid w:val="00286AF8"/>
    <w:rsid w:val="00286B15"/>
    <w:rsid w:val="00286E85"/>
    <w:rsid w:val="0028734A"/>
    <w:rsid w:val="002907BA"/>
    <w:rsid w:val="00291015"/>
    <w:rsid w:val="00292270"/>
    <w:rsid w:val="0029354A"/>
    <w:rsid w:val="002937E5"/>
    <w:rsid w:val="00293C28"/>
    <w:rsid w:val="00294EBA"/>
    <w:rsid w:val="00295F46"/>
    <w:rsid w:val="0029651B"/>
    <w:rsid w:val="002973C6"/>
    <w:rsid w:val="00297F37"/>
    <w:rsid w:val="002A036A"/>
    <w:rsid w:val="002A0496"/>
    <w:rsid w:val="002A1452"/>
    <w:rsid w:val="002A16D1"/>
    <w:rsid w:val="002A21D7"/>
    <w:rsid w:val="002A22BF"/>
    <w:rsid w:val="002A2E07"/>
    <w:rsid w:val="002A2F06"/>
    <w:rsid w:val="002A4CC8"/>
    <w:rsid w:val="002A54D7"/>
    <w:rsid w:val="002A586E"/>
    <w:rsid w:val="002A7CB8"/>
    <w:rsid w:val="002B167F"/>
    <w:rsid w:val="002B221B"/>
    <w:rsid w:val="002B27CD"/>
    <w:rsid w:val="002B4844"/>
    <w:rsid w:val="002B4B80"/>
    <w:rsid w:val="002B4CE4"/>
    <w:rsid w:val="002B5E2E"/>
    <w:rsid w:val="002B6C13"/>
    <w:rsid w:val="002C1A68"/>
    <w:rsid w:val="002C1DC7"/>
    <w:rsid w:val="002C2B73"/>
    <w:rsid w:val="002C35BE"/>
    <w:rsid w:val="002C41DA"/>
    <w:rsid w:val="002C54FA"/>
    <w:rsid w:val="002C59A6"/>
    <w:rsid w:val="002C6B96"/>
    <w:rsid w:val="002C77A4"/>
    <w:rsid w:val="002C7DB7"/>
    <w:rsid w:val="002C7ED6"/>
    <w:rsid w:val="002D015F"/>
    <w:rsid w:val="002D0A99"/>
    <w:rsid w:val="002D0C7E"/>
    <w:rsid w:val="002D1428"/>
    <w:rsid w:val="002D1CF7"/>
    <w:rsid w:val="002D2BC4"/>
    <w:rsid w:val="002D2F93"/>
    <w:rsid w:val="002D304B"/>
    <w:rsid w:val="002D328A"/>
    <w:rsid w:val="002D53ED"/>
    <w:rsid w:val="002D5485"/>
    <w:rsid w:val="002D6067"/>
    <w:rsid w:val="002D619B"/>
    <w:rsid w:val="002D6762"/>
    <w:rsid w:val="002D7423"/>
    <w:rsid w:val="002D7D44"/>
    <w:rsid w:val="002E0A85"/>
    <w:rsid w:val="002E0B58"/>
    <w:rsid w:val="002E1E55"/>
    <w:rsid w:val="002E528A"/>
    <w:rsid w:val="002E6556"/>
    <w:rsid w:val="002E71F0"/>
    <w:rsid w:val="002E7509"/>
    <w:rsid w:val="002E78B4"/>
    <w:rsid w:val="002E7FA7"/>
    <w:rsid w:val="002F03B7"/>
    <w:rsid w:val="002F0917"/>
    <w:rsid w:val="002F0D2C"/>
    <w:rsid w:val="002F10EF"/>
    <w:rsid w:val="002F1C32"/>
    <w:rsid w:val="002F1EB0"/>
    <w:rsid w:val="002F26F2"/>
    <w:rsid w:val="002F315A"/>
    <w:rsid w:val="002F3205"/>
    <w:rsid w:val="002F3EF0"/>
    <w:rsid w:val="002F4865"/>
    <w:rsid w:val="002F4BD8"/>
    <w:rsid w:val="002F54B9"/>
    <w:rsid w:val="002F59AC"/>
    <w:rsid w:val="002F5DB3"/>
    <w:rsid w:val="002F6AAB"/>
    <w:rsid w:val="002F7E62"/>
    <w:rsid w:val="0030106E"/>
    <w:rsid w:val="003011C5"/>
    <w:rsid w:val="003015FD"/>
    <w:rsid w:val="0030220A"/>
    <w:rsid w:val="00302752"/>
    <w:rsid w:val="003028FF"/>
    <w:rsid w:val="00302ECF"/>
    <w:rsid w:val="00306F84"/>
    <w:rsid w:val="00307372"/>
    <w:rsid w:val="00307AC6"/>
    <w:rsid w:val="00307C6A"/>
    <w:rsid w:val="00312D29"/>
    <w:rsid w:val="00313835"/>
    <w:rsid w:val="00315B41"/>
    <w:rsid w:val="00315C8B"/>
    <w:rsid w:val="003167D1"/>
    <w:rsid w:val="00317091"/>
    <w:rsid w:val="003172A4"/>
    <w:rsid w:val="0031760B"/>
    <w:rsid w:val="00317665"/>
    <w:rsid w:val="003178BF"/>
    <w:rsid w:val="003209F1"/>
    <w:rsid w:val="00320E29"/>
    <w:rsid w:val="00321193"/>
    <w:rsid w:val="003222F1"/>
    <w:rsid w:val="0032339F"/>
    <w:rsid w:val="00324FCD"/>
    <w:rsid w:val="0032599E"/>
    <w:rsid w:val="00325D6C"/>
    <w:rsid w:val="00325EF8"/>
    <w:rsid w:val="00326407"/>
    <w:rsid w:val="00326EE4"/>
    <w:rsid w:val="00330094"/>
    <w:rsid w:val="003310EA"/>
    <w:rsid w:val="00332912"/>
    <w:rsid w:val="003334CD"/>
    <w:rsid w:val="00334903"/>
    <w:rsid w:val="00334B5F"/>
    <w:rsid w:val="00335052"/>
    <w:rsid w:val="00336FF5"/>
    <w:rsid w:val="0033772A"/>
    <w:rsid w:val="0034160D"/>
    <w:rsid w:val="003417B2"/>
    <w:rsid w:val="00341A8D"/>
    <w:rsid w:val="0034305D"/>
    <w:rsid w:val="003433A7"/>
    <w:rsid w:val="00343E70"/>
    <w:rsid w:val="00344227"/>
    <w:rsid w:val="0034426D"/>
    <w:rsid w:val="003450FB"/>
    <w:rsid w:val="003455D9"/>
    <w:rsid w:val="00345749"/>
    <w:rsid w:val="00345864"/>
    <w:rsid w:val="00345DA4"/>
    <w:rsid w:val="00346218"/>
    <w:rsid w:val="003462AE"/>
    <w:rsid w:val="00346637"/>
    <w:rsid w:val="00346CE6"/>
    <w:rsid w:val="00346F3C"/>
    <w:rsid w:val="00346FC4"/>
    <w:rsid w:val="003472DA"/>
    <w:rsid w:val="00347855"/>
    <w:rsid w:val="00352E75"/>
    <w:rsid w:val="0035377C"/>
    <w:rsid w:val="003542C1"/>
    <w:rsid w:val="003547B0"/>
    <w:rsid w:val="00354AE5"/>
    <w:rsid w:val="003557A8"/>
    <w:rsid w:val="00357E39"/>
    <w:rsid w:val="00361995"/>
    <w:rsid w:val="003623C3"/>
    <w:rsid w:val="00362623"/>
    <w:rsid w:val="0036295B"/>
    <w:rsid w:val="00362A10"/>
    <w:rsid w:val="0036349A"/>
    <w:rsid w:val="00363728"/>
    <w:rsid w:val="00363C39"/>
    <w:rsid w:val="0036450D"/>
    <w:rsid w:val="003652EC"/>
    <w:rsid w:val="003655F4"/>
    <w:rsid w:val="00365BE9"/>
    <w:rsid w:val="00365EE6"/>
    <w:rsid w:val="00366DFC"/>
    <w:rsid w:val="003670A6"/>
    <w:rsid w:val="00367A29"/>
    <w:rsid w:val="00370ACB"/>
    <w:rsid w:val="003713C4"/>
    <w:rsid w:val="00371EA4"/>
    <w:rsid w:val="003728EC"/>
    <w:rsid w:val="00372FA4"/>
    <w:rsid w:val="003734B6"/>
    <w:rsid w:val="00374323"/>
    <w:rsid w:val="003746C5"/>
    <w:rsid w:val="003755F3"/>
    <w:rsid w:val="00375D1B"/>
    <w:rsid w:val="00375E83"/>
    <w:rsid w:val="0037631E"/>
    <w:rsid w:val="00376A13"/>
    <w:rsid w:val="00376CB6"/>
    <w:rsid w:val="00376FB0"/>
    <w:rsid w:val="00381C9E"/>
    <w:rsid w:val="0038260B"/>
    <w:rsid w:val="00382E52"/>
    <w:rsid w:val="00384BB8"/>
    <w:rsid w:val="00385E8E"/>
    <w:rsid w:val="0038640A"/>
    <w:rsid w:val="00386616"/>
    <w:rsid w:val="00386A9C"/>
    <w:rsid w:val="00390457"/>
    <w:rsid w:val="00391B41"/>
    <w:rsid w:val="0039276B"/>
    <w:rsid w:val="00392921"/>
    <w:rsid w:val="00392C91"/>
    <w:rsid w:val="00392E2B"/>
    <w:rsid w:val="003935FA"/>
    <w:rsid w:val="003952BC"/>
    <w:rsid w:val="00396602"/>
    <w:rsid w:val="003A10CA"/>
    <w:rsid w:val="003A4038"/>
    <w:rsid w:val="003A486F"/>
    <w:rsid w:val="003A5CC7"/>
    <w:rsid w:val="003A6C71"/>
    <w:rsid w:val="003A7DEB"/>
    <w:rsid w:val="003B0003"/>
    <w:rsid w:val="003B01E7"/>
    <w:rsid w:val="003B0379"/>
    <w:rsid w:val="003B0682"/>
    <w:rsid w:val="003B1A20"/>
    <w:rsid w:val="003B1A5B"/>
    <w:rsid w:val="003B20C9"/>
    <w:rsid w:val="003B4550"/>
    <w:rsid w:val="003B456E"/>
    <w:rsid w:val="003B4923"/>
    <w:rsid w:val="003B4B7F"/>
    <w:rsid w:val="003B4BC8"/>
    <w:rsid w:val="003B4D77"/>
    <w:rsid w:val="003B5C24"/>
    <w:rsid w:val="003B5D7C"/>
    <w:rsid w:val="003B75F2"/>
    <w:rsid w:val="003B7661"/>
    <w:rsid w:val="003C2D9E"/>
    <w:rsid w:val="003C443D"/>
    <w:rsid w:val="003C66B7"/>
    <w:rsid w:val="003C6DD1"/>
    <w:rsid w:val="003C7741"/>
    <w:rsid w:val="003D29CB"/>
    <w:rsid w:val="003D2DD8"/>
    <w:rsid w:val="003D3ACA"/>
    <w:rsid w:val="003D422C"/>
    <w:rsid w:val="003D556A"/>
    <w:rsid w:val="003D612D"/>
    <w:rsid w:val="003D67A1"/>
    <w:rsid w:val="003D6AC8"/>
    <w:rsid w:val="003D7601"/>
    <w:rsid w:val="003D775F"/>
    <w:rsid w:val="003D7830"/>
    <w:rsid w:val="003E0560"/>
    <w:rsid w:val="003E09D8"/>
    <w:rsid w:val="003E1A25"/>
    <w:rsid w:val="003E4649"/>
    <w:rsid w:val="003E520F"/>
    <w:rsid w:val="003E54F5"/>
    <w:rsid w:val="003E5951"/>
    <w:rsid w:val="003E5A59"/>
    <w:rsid w:val="003E606B"/>
    <w:rsid w:val="003E62E9"/>
    <w:rsid w:val="003E7FA1"/>
    <w:rsid w:val="003F0128"/>
    <w:rsid w:val="003F3539"/>
    <w:rsid w:val="003F3B10"/>
    <w:rsid w:val="003F7DDE"/>
    <w:rsid w:val="00400A86"/>
    <w:rsid w:val="00400CE8"/>
    <w:rsid w:val="0040145A"/>
    <w:rsid w:val="00403ADF"/>
    <w:rsid w:val="00403DED"/>
    <w:rsid w:val="00404114"/>
    <w:rsid w:val="00404B2D"/>
    <w:rsid w:val="00406614"/>
    <w:rsid w:val="0040682A"/>
    <w:rsid w:val="004069E6"/>
    <w:rsid w:val="00406F4A"/>
    <w:rsid w:val="0040711D"/>
    <w:rsid w:val="00407378"/>
    <w:rsid w:val="00407880"/>
    <w:rsid w:val="00410C67"/>
    <w:rsid w:val="00411BAD"/>
    <w:rsid w:val="00411E11"/>
    <w:rsid w:val="00412FD9"/>
    <w:rsid w:val="00413BB8"/>
    <w:rsid w:val="00414560"/>
    <w:rsid w:val="004145BC"/>
    <w:rsid w:val="004148BF"/>
    <w:rsid w:val="004179DC"/>
    <w:rsid w:val="004201E8"/>
    <w:rsid w:val="004208A9"/>
    <w:rsid w:val="0042098C"/>
    <w:rsid w:val="0042150F"/>
    <w:rsid w:val="00423294"/>
    <w:rsid w:val="0042367D"/>
    <w:rsid w:val="00424B21"/>
    <w:rsid w:val="004260C8"/>
    <w:rsid w:val="0043096E"/>
    <w:rsid w:val="004311FB"/>
    <w:rsid w:val="00432221"/>
    <w:rsid w:val="00432E2F"/>
    <w:rsid w:val="00433877"/>
    <w:rsid w:val="004374EB"/>
    <w:rsid w:val="00437EC2"/>
    <w:rsid w:val="00437FF7"/>
    <w:rsid w:val="00440943"/>
    <w:rsid w:val="00440F5B"/>
    <w:rsid w:val="00441567"/>
    <w:rsid w:val="00441867"/>
    <w:rsid w:val="00441C90"/>
    <w:rsid w:val="004423A8"/>
    <w:rsid w:val="0044325D"/>
    <w:rsid w:val="004432A6"/>
    <w:rsid w:val="00443B07"/>
    <w:rsid w:val="00444604"/>
    <w:rsid w:val="00446F3D"/>
    <w:rsid w:val="00447193"/>
    <w:rsid w:val="00447658"/>
    <w:rsid w:val="00450021"/>
    <w:rsid w:val="00451339"/>
    <w:rsid w:val="00451799"/>
    <w:rsid w:val="00451A77"/>
    <w:rsid w:val="00451A7E"/>
    <w:rsid w:val="004528D9"/>
    <w:rsid w:val="00452B66"/>
    <w:rsid w:val="004554D4"/>
    <w:rsid w:val="00456693"/>
    <w:rsid w:val="00456B60"/>
    <w:rsid w:val="0045772A"/>
    <w:rsid w:val="0046008F"/>
    <w:rsid w:val="00461068"/>
    <w:rsid w:val="004619F5"/>
    <w:rsid w:val="00462E04"/>
    <w:rsid w:val="0046328C"/>
    <w:rsid w:val="00463C54"/>
    <w:rsid w:val="00464082"/>
    <w:rsid w:val="00464271"/>
    <w:rsid w:val="004657CD"/>
    <w:rsid w:val="00466057"/>
    <w:rsid w:val="004660D9"/>
    <w:rsid w:val="00466C89"/>
    <w:rsid w:val="004671F0"/>
    <w:rsid w:val="00467886"/>
    <w:rsid w:val="004703A3"/>
    <w:rsid w:val="00470491"/>
    <w:rsid w:val="00471FAA"/>
    <w:rsid w:val="004728B7"/>
    <w:rsid w:val="00472C9A"/>
    <w:rsid w:val="0047302C"/>
    <w:rsid w:val="00474F11"/>
    <w:rsid w:val="004754BB"/>
    <w:rsid w:val="00475FAE"/>
    <w:rsid w:val="004767FE"/>
    <w:rsid w:val="0047751C"/>
    <w:rsid w:val="00482F02"/>
    <w:rsid w:val="00483063"/>
    <w:rsid w:val="00483B21"/>
    <w:rsid w:val="00483CC2"/>
    <w:rsid w:val="00485847"/>
    <w:rsid w:val="00486D0A"/>
    <w:rsid w:val="00486DEE"/>
    <w:rsid w:val="004874BA"/>
    <w:rsid w:val="00490F33"/>
    <w:rsid w:val="004914FD"/>
    <w:rsid w:val="00491D99"/>
    <w:rsid w:val="00494B77"/>
    <w:rsid w:val="00495AE0"/>
    <w:rsid w:val="004961A7"/>
    <w:rsid w:val="00496551"/>
    <w:rsid w:val="004A0761"/>
    <w:rsid w:val="004A2373"/>
    <w:rsid w:val="004A39F3"/>
    <w:rsid w:val="004A4D0C"/>
    <w:rsid w:val="004A4FF9"/>
    <w:rsid w:val="004A5219"/>
    <w:rsid w:val="004A570D"/>
    <w:rsid w:val="004A571F"/>
    <w:rsid w:val="004A5C5A"/>
    <w:rsid w:val="004A6894"/>
    <w:rsid w:val="004A69D1"/>
    <w:rsid w:val="004A6D9F"/>
    <w:rsid w:val="004A73AC"/>
    <w:rsid w:val="004B62D1"/>
    <w:rsid w:val="004B690C"/>
    <w:rsid w:val="004B69F6"/>
    <w:rsid w:val="004B75B6"/>
    <w:rsid w:val="004B76A1"/>
    <w:rsid w:val="004B77C8"/>
    <w:rsid w:val="004C0E81"/>
    <w:rsid w:val="004C1676"/>
    <w:rsid w:val="004C2500"/>
    <w:rsid w:val="004C4354"/>
    <w:rsid w:val="004C4DC1"/>
    <w:rsid w:val="004C5232"/>
    <w:rsid w:val="004C6407"/>
    <w:rsid w:val="004C6981"/>
    <w:rsid w:val="004C7466"/>
    <w:rsid w:val="004D073C"/>
    <w:rsid w:val="004D0D00"/>
    <w:rsid w:val="004D1075"/>
    <w:rsid w:val="004D113F"/>
    <w:rsid w:val="004D171D"/>
    <w:rsid w:val="004D2806"/>
    <w:rsid w:val="004D2AFA"/>
    <w:rsid w:val="004D3EBF"/>
    <w:rsid w:val="004D42C7"/>
    <w:rsid w:val="004D4EBC"/>
    <w:rsid w:val="004D655A"/>
    <w:rsid w:val="004D6FA6"/>
    <w:rsid w:val="004E0469"/>
    <w:rsid w:val="004E0818"/>
    <w:rsid w:val="004E2947"/>
    <w:rsid w:val="004E2FE2"/>
    <w:rsid w:val="004E3A86"/>
    <w:rsid w:val="004E3C43"/>
    <w:rsid w:val="004E4EBA"/>
    <w:rsid w:val="004E6923"/>
    <w:rsid w:val="004E69E1"/>
    <w:rsid w:val="004E7900"/>
    <w:rsid w:val="004E7B48"/>
    <w:rsid w:val="004E7E1F"/>
    <w:rsid w:val="004F16D4"/>
    <w:rsid w:val="004F25D4"/>
    <w:rsid w:val="004F29A0"/>
    <w:rsid w:val="004F2D47"/>
    <w:rsid w:val="004F337C"/>
    <w:rsid w:val="004F44D3"/>
    <w:rsid w:val="004F4619"/>
    <w:rsid w:val="004F56D6"/>
    <w:rsid w:val="004F6E36"/>
    <w:rsid w:val="004F74F5"/>
    <w:rsid w:val="004F7977"/>
    <w:rsid w:val="004F7EB5"/>
    <w:rsid w:val="0050042A"/>
    <w:rsid w:val="005010E8"/>
    <w:rsid w:val="00501AB3"/>
    <w:rsid w:val="00501CEF"/>
    <w:rsid w:val="00502738"/>
    <w:rsid w:val="00503669"/>
    <w:rsid w:val="005036D4"/>
    <w:rsid w:val="00503AF4"/>
    <w:rsid w:val="00503F3A"/>
    <w:rsid w:val="00504CD6"/>
    <w:rsid w:val="00506F73"/>
    <w:rsid w:val="00510D69"/>
    <w:rsid w:val="00511FAA"/>
    <w:rsid w:val="00511FEE"/>
    <w:rsid w:val="0051276D"/>
    <w:rsid w:val="00512949"/>
    <w:rsid w:val="00512B28"/>
    <w:rsid w:val="005130B4"/>
    <w:rsid w:val="005132D1"/>
    <w:rsid w:val="00514B71"/>
    <w:rsid w:val="00515C27"/>
    <w:rsid w:val="00516BA4"/>
    <w:rsid w:val="00517469"/>
    <w:rsid w:val="005203FA"/>
    <w:rsid w:val="00520546"/>
    <w:rsid w:val="005205AE"/>
    <w:rsid w:val="00522109"/>
    <w:rsid w:val="0052272E"/>
    <w:rsid w:val="00522852"/>
    <w:rsid w:val="00523E23"/>
    <w:rsid w:val="005240C9"/>
    <w:rsid w:val="005256F8"/>
    <w:rsid w:val="005312BD"/>
    <w:rsid w:val="005318ED"/>
    <w:rsid w:val="005323B5"/>
    <w:rsid w:val="005342C7"/>
    <w:rsid w:val="0053610C"/>
    <w:rsid w:val="0053635F"/>
    <w:rsid w:val="00537F78"/>
    <w:rsid w:val="005408AB"/>
    <w:rsid w:val="00540D16"/>
    <w:rsid w:val="00543A64"/>
    <w:rsid w:val="005448D3"/>
    <w:rsid w:val="00544DF7"/>
    <w:rsid w:val="00544E83"/>
    <w:rsid w:val="005456FB"/>
    <w:rsid w:val="00546AB6"/>
    <w:rsid w:val="00546DB2"/>
    <w:rsid w:val="0054709F"/>
    <w:rsid w:val="0054739B"/>
    <w:rsid w:val="00547F67"/>
    <w:rsid w:val="0055040B"/>
    <w:rsid w:val="00551855"/>
    <w:rsid w:val="00551C66"/>
    <w:rsid w:val="0055224A"/>
    <w:rsid w:val="005528C7"/>
    <w:rsid w:val="00553292"/>
    <w:rsid w:val="005533B2"/>
    <w:rsid w:val="00555D6E"/>
    <w:rsid w:val="00556175"/>
    <w:rsid w:val="00556CF2"/>
    <w:rsid w:val="005576F3"/>
    <w:rsid w:val="00557F33"/>
    <w:rsid w:val="005606B3"/>
    <w:rsid w:val="005606E6"/>
    <w:rsid w:val="0056096A"/>
    <w:rsid w:val="005617AB"/>
    <w:rsid w:val="00561EF1"/>
    <w:rsid w:val="005646AF"/>
    <w:rsid w:val="00565058"/>
    <w:rsid w:val="00565627"/>
    <w:rsid w:val="00567579"/>
    <w:rsid w:val="005675FB"/>
    <w:rsid w:val="00567803"/>
    <w:rsid w:val="005706F7"/>
    <w:rsid w:val="00570A96"/>
    <w:rsid w:val="00571037"/>
    <w:rsid w:val="00572152"/>
    <w:rsid w:val="00572313"/>
    <w:rsid w:val="00572917"/>
    <w:rsid w:val="00572CC1"/>
    <w:rsid w:val="00574065"/>
    <w:rsid w:val="0057583C"/>
    <w:rsid w:val="00576B82"/>
    <w:rsid w:val="00576CAE"/>
    <w:rsid w:val="00576E8E"/>
    <w:rsid w:val="005777E1"/>
    <w:rsid w:val="00577B46"/>
    <w:rsid w:val="00580B80"/>
    <w:rsid w:val="00583425"/>
    <w:rsid w:val="00583459"/>
    <w:rsid w:val="00584068"/>
    <w:rsid w:val="005843BC"/>
    <w:rsid w:val="00585884"/>
    <w:rsid w:val="00585988"/>
    <w:rsid w:val="005865D5"/>
    <w:rsid w:val="005867DA"/>
    <w:rsid w:val="00586907"/>
    <w:rsid w:val="005901D1"/>
    <w:rsid w:val="00590640"/>
    <w:rsid w:val="0059331A"/>
    <w:rsid w:val="00593B2D"/>
    <w:rsid w:val="00594E13"/>
    <w:rsid w:val="00595B9C"/>
    <w:rsid w:val="005977D5"/>
    <w:rsid w:val="00597E67"/>
    <w:rsid w:val="005A0876"/>
    <w:rsid w:val="005A2FEB"/>
    <w:rsid w:val="005A38E6"/>
    <w:rsid w:val="005A393C"/>
    <w:rsid w:val="005A4185"/>
    <w:rsid w:val="005A5C7B"/>
    <w:rsid w:val="005A6CF1"/>
    <w:rsid w:val="005A6F9F"/>
    <w:rsid w:val="005A7F21"/>
    <w:rsid w:val="005B0A2C"/>
    <w:rsid w:val="005B106F"/>
    <w:rsid w:val="005B1F51"/>
    <w:rsid w:val="005B2F04"/>
    <w:rsid w:val="005B6618"/>
    <w:rsid w:val="005C1A20"/>
    <w:rsid w:val="005C30FB"/>
    <w:rsid w:val="005C3953"/>
    <w:rsid w:val="005C3A56"/>
    <w:rsid w:val="005C63E3"/>
    <w:rsid w:val="005C726E"/>
    <w:rsid w:val="005C7339"/>
    <w:rsid w:val="005C744A"/>
    <w:rsid w:val="005D0E8C"/>
    <w:rsid w:val="005D0ED8"/>
    <w:rsid w:val="005D10DB"/>
    <w:rsid w:val="005D12CA"/>
    <w:rsid w:val="005D187D"/>
    <w:rsid w:val="005D18BD"/>
    <w:rsid w:val="005D19ED"/>
    <w:rsid w:val="005D2316"/>
    <w:rsid w:val="005D2B13"/>
    <w:rsid w:val="005D2E36"/>
    <w:rsid w:val="005D3011"/>
    <w:rsid w:val="005D3524"/>
    <w:rsid w:val="005D3731"/>
    <w:rsid w:val="005D3914"/>
    <w:rsid w:val="005D42C7"/>
    <w:rsid w:val="005D4A96"/>
    <w:rsid w:val="005D5010"/>
    <w:rsid w:val="005D51A3"/>
    <w:rsid w:val="005D6218"/>
    <w:rsid w:val="005E02A5"/>
    <w:rsid w:val="005E0D35"/>
    <w:rsid w:val="005E12DE"/>
    <w:rsid w:val="005E1794"/>
    <w:rsid w:val="005E36E0"/>
    <w:rsid w:val="005E3E17"/>
    <w:rsid w:val="005E3F6F"/>
    <w:rsid w:val="005E4C6B"/>
    <w:rsid w:val="005E58AA"/>
    <w:rsid w:val="005E640A"/>
    <w:rsid w:val="005E74F1"/>
    <w:rsid w:val="005F16F5"/>
    <w:rsid w:val="005F1A48"/>
    <w:rsid w:val="005F2957"/>
    <w:rsid w:val="005F330D"/>
    <w:rsid w:val="005F5CA0"/>
    <w:rsid w:val="005F76B8"/>
    <w:rsid w:val="00600BEE"/>
    <w:rsid w:val="006031F2"/>
    <w:rsid w:val="00603699"/>
    <w:rsid w:val="00603834"/>
    <w:rsid w:val="00603DBA"/>
    <w:rsid w:val="00604007"/>
    <w:rsid w:val="00612C3C"/>
    <w:rsid w:val="006131F2"/>
    <w:rsid w:val="006141AA"/>
    <w:rsid w:val="00615624"/>
    <w:rsid w:val="0061591B"/>
    <w:rsid w:val="00615B34"/>
    <w:rsid w:val="00616C0D"/>
    <w:rsid w:val="006170C1"/>
    <w:rsid w:val="00617A4A"/>
    <w:rsid w:val="00617ED8"/>
    <w:rsid w:val="00621EE3"/>
    <w:rsid w:val="00621FB2"/>
    <w:rsid w:val="00622EE3"/>
    <w:rsid w:val="006240D6"/>
    <w:rsid w:val="0062769A"/>
    <w:rsid w:val="006276C8"/>
    <w:rsid w:val="00630DB6"/>
    <w:rsid w:val="00631F5D"/>
    <w:rsid w:val="0063218A"/>
    <w:rsid w:val="006328C6"/>
    <w:rsid w:val="00632B1F"/>
    <w:rsid w:val="00634DAC"/>
    <w:rsid w:val="006361FA"/>
    <w:rsid w:val="00637CCE"/>
    <w:rsid w:val="006404D7"/>
    <w:rsid w:val="00640753"/>
    <w:rsid w:val="00640C19"/>
    <w:rsid w:val="00640D7D"/>
    <w:rsid w:val="00641082"/>
    <w:rsid w:val="006413A8"/>
    <w:rsid w:val="00641983"/>
    <w:rsid w:val="00641BC4"/>
    <w:rsid w:val="00641C9A"/>
    <w:rsid w:val="00643565"/>
    <w:rsid w:val="00646771"/>
    <w:rsid w:val="00646D1C"/>
    <w:rsid w:val="00650AEE"/>
    <w:rsid w:val="00650E1F"/>
    <w:rsid w:val="00651B79"/>
    <w:rsid w:val="00651D33"/>
    <w:rsid w:val="0065201E"/>
    <w:rsid w:val="00652113"/>
    <w:rsid w:val="0065282D"/>
    <w:rsid w:val="00654709"/>
    <w:rsid w:val="00654737"/>
    <w:rsid w:val="00654AF1"/>
    <w:rsid w:val="00654E00"/>
    <w:rsid w:val="00654E7F"/>
    <w:rsid w:val="00655D95"/>
    <w:rsid w:val="0065643C"/>
    <w:rsid w:val="006564B4"/>
    <w:rsid w:val="006568C0"/>
    <w:rsid w:val="006578FD"/>
    <w:rsid w:val="00661676"/>
    <w:rsid w:val="00661762"/>
    <w:rsid w:val="006632E1"/>
    <w:rsid w:val="0066388D"/>
    <w:rsid w:val="006638BA"/>
    <w:rsid w:val="006639C5"/>
    <w:rsid w:val="00664BB8"/>
    <w:rsid w:val="00665026"/>
    <w:rsid w:val="0066757C"/>
    <w:rsid w:val="006704B6"/>
    <w:rsid w:val="00670600"/>
    <w:rsid w:val="006709C9"/>
    <w:rsid w:val="0067277A"/>
    <w:rsid w:val="0067352F"/>
    <w:rsid w:val="006739E2"/>
    <w:rsid w:val="00676FB1"/>
    <w:rsid w:val="00677FAC"/>
    <w:rsid w:val="006831D7"/>
    <w:rsid w:val="00683A82"/>
    <w:rsid w:val="00683BBA"/>
    <w:rsid w:val="00684F73"/>
    <w:rsid w:val="00686A0B"/>
    <w:rsid w:val="00690E05"/>
    <w:rsid w:val="00691319"/>
    <w:rsid w:val="0069334C"/>
    <w:rsid w:val="0069365A"/>
    <w:rsid w:val="00693A05"/>
    <w:rsid w:val="00693B39"/>
    <w:rsid w:val="006940FE"/>
    <w:rsid w:val="00694113"/>
    <w:rsid w:val="006941F2"/>
    <w:rsid w:val="00694A7B"/>
    <w:rsid w:val="0069558E"/>
    <w:rsid w:val="00695653"/>
    <w:rsid w:val="006964DA"/>
    <w:rsid w:val="00696D32"/>
    <w:rsid w:val="00696E5C"/>
    <w:rsid w:val="0069715E"/>
    <w:rsid w:val="00697C47"/>
    <w:rsid w:val="006A1319"/>
    <w:rsid w:val="006A282A"/>
    <w:rsid w:val="006A3072"/>
    <w:rsid w:val="006A3AF9"/>
    <w:rsid w:val="006A4490"/>
    <w:rsid w:val="006A4937"/>
    <w:rsid w:val="006A571D"/>
    <w:rsid w:val="006A6509"/>
    <w:rsid w:val="006A6E66"/>
    <w:rsid w:val="006A6F42"/>
    <w:rsid w:val="006A772A"/>
    <w:rsid w:val="006B00E7"/>
    <w:rsid w:val="006B0FAF"/>
    <w:rsid w:val="006B1070"/>
    <w:rsid w:val="006B19C2"/>
    <w:rsid w:val="006B32DE"/>
    <w:rsid w:val="006B399C"/>
    <w:rsid w:val="006B498F"/>
    <w:rsid w:val="006B54E2"/>
    <w:rsid w:val="006B600C"/>
    <w:rsid w:val="006B64F0"/>
    <w:rsid w:val="006B6750"/>
    <w:rsid w:val="006B7DC6"/>
    <w:rsid w:val="006C0060"/>
    <w:rsid w:val="006C020B"/>
    <w:rsid w:val="006C1348"/>
    <w:rsid w:val="006C13B3"/>
    <w:rsid w:val="006C1C1A"/>
    <w:rsid w:val="006C210F"/>
    <w:rsid w:val="006C2D97"/>
    <w:rsid w:val="006C3257"/>
    <w:rsid w:val="006C40D6"/>
    <w:rsid w:val="006C4298"/>
    <w:rsid w:val="006C42F1"/>
    <w:rsid w:val="006C464F"/>
    <w:rsid w:val="006C4A3B"/>
    <w:rsid w:val="006C5B29"/>
    <w:rsid w:val="006C5C69"/>
    <w:rsid w:val="006C6AAA"/>
    <w:rsid w:val="006C6B7E"/>
    <w:rsid w:val="006C6F70"/>
    <w:rsid w:val="006C7822"/>
    <w:rsid w:val="006C7B9C"/>
    <w:rsid w:val="006C7FE6"/>
    <w:rsid w:val="006D00B5"/>
    <w:rsid w:val="006D04F5"/>
    <w:rsid w:val="006D1414"/>
    <w:rsid w:val="006D1AD3"/>
    <w:rsid w:val="006D2603"/>
    <w:rsid w:val="006D2C35"/>
    <w:rsid w:val="006D2FA1"/>
    <w:rsid w:val="006D30DF"/>
    <w:rsid w:val="006D373F"/>
    <w:rsid w:val="006D3797"/>
    <w:rsid w:val="006D37CA"/>
    <w:rsid w:val="006D41A0"/>
    <w:rsid w:val="006D44C1"/>
    <w:rsid w:val="006D49CE"/>
    <w:rsid w:val="006D6859"/>
    <w:rsid w:val="006D7833"/>
    <w:rsid w:val="006D79CB"/>
    <w:rsid w:val="006E0463"/>
    <w:rsid w:val="006E0847"/>
    <w:rsid w:val="006E107C"/>
    <w:rsid w:val="006E1907"/>
    <w:rsid w:val="006E1B1A"/>
    <w:rsid w:val="006E2666"/>
    <w:rsid w:val="006E3A74"/>
    <w:rsid w:val="006E4ADC"/>
    <w:rsid w:val="006E5DAF"/>
    <w:rsid w:val="006E60D4"/>
    <w:rsid w:val="006E6881"/>
    <w:rsid w:val="006F0543"/>
    <w:rsid w:val="006F095A"/>
    <w:rsid w:val="006F3B54"/>
    <w:rsid w:val="006F5955"/>
    <w:rsid w:val="006F7819"/>
    <w:rsid w:val="00700445"/>
    <w:rsid w:val="007004FC"/>
    <w:rsid w:val="00701109"/>
    <w:rsid w:val="00701474"/>
    <w:rsid w:val="007019A5"/>
    <w:rsid w:val="00701EF7"/>
    <w:rsid w:val="00702345"/>
    <w:rsid w:val="00702B88"/>
    <w:rsid w:val="0070561F"/>
    <w:rsid w:val="007062C6"/>
    <w:rsid w:val="007103EF"/>
    <w:rsid w:val="0071046E"/>
    <w:rsid w:val="007118F4"/>
    <w:rsid w:val="00711A09"/>
    <w:rsid w:val="00711B4C"/>
    <w:rsid w:val="00714671"/>
    <w:rsid w:val="00714FEC"/>
    <w:rsid w:val="007158D5"/>
    <w:rsid w:val="00716A38"/>
    <w:rsid w:val="00716A9B"/>
    <w:rsid w:val="007178B7"/>
    <w:rsid w:val="0072163E"/>
    <w:rsid w:val="00721984"/>
    <w:rsid w:val="00724A3F"/>
    <w:rsid w:val="00725ACB"/>
    <w:rsid w:val="00725B78"/>
    <w:rsid w:val="00726078"/>
    <w:rsid w:val="00727337"/>
    <w:rsid w:val="00730CA9"/>
    <w:rsid w:val="0073133B"/>
    <w:rsid w:val="00731F0E"/>
    <w:rsid w:val="00732AB9"/>
    <w:rsid w:val="007348BF"/>
    <w:rsid w:val="00734E4F"/>
    <w:rsid w:val="00736071"/>
    <w:rsid w:val="00736147"/>
    <w:rsid w:val="00736872"/>
    <w:rsid w:val="00737AE3"/>
    <w:rsid w:val="007416FE"/>
    <w:rsid w:val="00742686"/>
    <w:rsid w:val="00742D68"/>
    <w:rsid w:val="00744779"/>
    <w:rsid w:val="00745358"/>
    <w:rsid w:val="007456C4"/>
    <w:rsid w:val="00745985"/>
    <w:rsid w:val="00746411"/>
    <w:rsid w:val="00746872"/>
    <w:rsid w:val="007475ED"/>
    <w:rsid w:val="007502E1"/>
    <w:rsid w:val="00750987"/>
    <w:rsid w:val="00750C53"/>
    <w:rsid w:val="00750EF0"/>
    <w:rsid w:val="007527E3"/>
    <w:rsid w:val="0075305A"/>
    <w:rsid w:val="00753799"/>
    <w:rsid w:val="00754789"/>
    <w:rsid w:val="007548F0"/>
    <w:rsid w:val="0075526F"/>
    <w:rsid w:val="0075572C"/>
    <w:rsid w:val="00755844"/>
    <w:rsid w:val="00755B40"/>
    <w:rsid w:val="00755EA1"/>
    <w:rsid w:val="0075609B"/>
    <w:rsid w:val="007576AB"/>
    <w:rsid w:val="00757A7E"/>
    <w:rsid w:val="00757F4D"/>
    <w:rsid w:val="0076249A"/>
    <w:rsid w:val="00763E5D"/>
    <w:rsid w:val="0076461E"/>
    <w:rsid w:val="00765739"/>
    <w:rsid w:val="00765B51"/>
    <w:rsid w:val="00766290"/>
    <w:rsid w:val="00766919"/>
    <w:rsid w:val="00766D7A"/>
    <w:rsid w:val="00767E5D"/>
    <w:rsid w:val="007704C7"/>
    <w:rsid w:val="007705A0"/>
    <w:rsid w:val="00770974"/>
    <w:rsid w:val="00771ACC"/>
    <w:rsid w:val="0077267F"/>
    <w:rsid w:val="007733D6"/>
    <w:rsid w:val="0077374E"/>
    <w:rsid w:val="00773F32"/>
    <w:rsid w:val="0077415D"/>
    <w:rsid w:val="0077430E"/>
    <w:rsid w:val="007753A6"/>
    <w:rsid w:val="00775DD2"/>
    <w:rsid w:val="00777158"/>
    <w:rsid w:val="00781C5C"/>
    <w:rsid w:val="00782096"/>
    <w:rsid w:val="007823A9"/>
    <w:rsid w:val="00783BEE"/>
    <w:rsid w:val="0078575C"/>
    <w:rsid w:val="00785A23"/>
    <w:rsid w:val="007868C8"/>
    <w:rsid w:val="00787B9E"/>
    <w:rsid w:val="00790197"/>
    <w:rsid w:val="00790625"/>
    <w:rsid w:val="0079098D"/>
    <w:rsid w:val="00791D97"/>
    <w:rsid w:val="007923F7"/>
    <w:rsid w:val="00793360"/>
    <w:rsid w:val="00793F02"/>
    <w:rsid w:val="007942F0"/>
    <w:rsid w:val="00795A53"/>
    <w:rsid w:val="007963FD"/>
    <w:rsid w:val="00796957"/>
    <w:rsid w:val="0079728F"/>
    <w:rsid w:val="0079751A"/>
    <w:rsid w:val="00797B02"/>
    <w:rsid w:val="00797BF0"/>
    <w:rsid w:val="007A1B1A"/>
    <w:rsid w:val="007A1C84"/>
    <w:rsid w:val="007A2926"/>
    <w:rsid w:val="007A3689"/>
    <w:rsid w:val="007A40B2"/>
    <w:rsid w:val="007A4344"/>
    <w:rsid w:val="007A4B87"/>
    <w:rsid w:val="007A4F55"/>
    <w:rsid w:val="007A59D5"/>
    <w:rsid w:val="007A5AEE"/>
    <w:rsid w:val="007A63A2"/>
    <w:rsid w:val="007A6F49"/>
    <w:rsid w:val="007A705D"/>
    <w:rsid w:val="007A738F"/>
    <w:rsid w:val="007A7709"/>
    <w:rsid w:val="007B1052"/>
    <w:rsid w:val="007B26DA"/>
    <w:rsid w:val="007B50F4"/>
    <w:rsid w:val="007B515A"/>
    <w:rsid w:val="007B5E8F"/>
    <w:rsid w:val="007B6824"/>
    <w:rsid w:val="007B733D"/>
    <w:rsid w:val="007B7DC9"/>
    <w:rsid w:val="007C04AE"/>
    <w:rsid w:val="007C1737"/>
    <w:rsid w:val="007C3D3A"/>
    <w:rsid w:val="007C4A74"/>
    <w:rsid w:val="007C5582"/>
    <w:rsid w:val="007C62BE"/>
    <w:rsid w:val="007C63D0"/>
    <w:rsid w:val="007C6B2F"/>
    <w:rsid w:val="007C711A"/>
    <w:rsid w:val="007C7583"/>
    <w:rsid w:val="007C77EA"/>
    <w:rsid w:val="007D0574"/>
    <w:rsid w:val="007D0735"/>
    <w:rsid w:val="007D0A92"/>
    <w:rsid w:val="007D238D"/>
    <w:rsid w:val="007D2E6E"/>
    <w:rsid w:val="007D30B7"/>
    <w:rsid w:val="007D5A3E"/>
    <w:rsid w:val="007D61B4"/>
    <w:rsid w:val="007D6405"/>
    <w:rsid w:val="007D69C4"/>
    <w:rsid w:val="007D724E"/>
    <w:rsid w:val="007D74E5"/>
    <w:rsid w:val="007D7B9B"/>
    <w:rsid w:val="007E03D2"/>
    <w:rsid w:val="007E04E3"/>
    <w:rsid w:val="007E0FF6"/>
    <w:rsid w:val="007E17D5"/>
    <w:rsid w:val="007E2813"/>
    <w:rsid w:val="007E2CF6"/>
    <w:rsid w:val="007E2E3A"/>
    <w:rsid w:val="007E2E6F"/>
    <w:rsid w:val="007E445F"/>
    <w:rsid w:val="007E4814"/>
    <w:rsid w:val="007E4D1B"/>
    <w:rsid w:val="007E558D"/>
    <w:rsid w:val="007E56BC"/>
    <w:rsid w:val="007E6EF9"/>
    <w:rsid w:val="007E720E"/>
    <w:rsid w:val="007E743F"/>
    <w:rsid w:val="007E7F7F"/>
    <w:rsid w:val="007F127F"/>
    <w:rsid w:val="007F2166"/>
    <w:rsid w:val="007F2346"/>
    <w:rsid w:val="007F24E2"/>
    <w:rsid w:val="007F2AE8"/>
    <w:rsid w:val="007F30A2"/>
    <w:rsid w:val="007F31E2"/>
    <w:rsid w:val="007F3B80"/>
    <w:rsid w:val="007F3D61"/>
    <w:rsid w:val="007F4377"/>
    <w:rsid w:val="007F4B99"/>
    <w:rsid w:val="007F515B"/>
    <w:rsid w:val="007F58A1"/>
    <w:rsid w:val="007F6E3D"/>
    <w:rsid w:val="007F730A"/>
    <w:rsid w:val="007F73A9"/>
    <w:rsid w:val="007F7897"/>
    <w:rsid w:val="0080020F"/>
    <w:rsid w:val="00800B17"/>
    <w:rsid w:val="00801553"/>
    <w:rsid w:val="008021C5"/>
    <w:rsid w:val="00802A12"/>
    <w:rsid w:val="0080308A"/>
    <w:rsid w:val="008036F7"/>
    <w:rsid w:val="0080439A"/>
    <w:rsid w:val="0080471E"/>
    <w:rsid w:val="00804B52"/>
    <w:rsid w:val="00804E11"/>
    <w:rsid w:val="00805D1F"/>
    <w:rsid w:val="00806228"/>
    <w:rsid w:val="0080623E"/>
    <w:rsid w:val="00806817"/>
    <w:rsid w:val="0080690B"/>
    <w:rsid w:val="008078E7"/>
    <w:rsid w:val="00807EDC"/>
    <w:rsid w:val="0081055F"/>
    <w:rsid w:val="008109A6"/>
    <w:rsid w:val="00811D0C"/>
    <w:rsid w:val="00811FA7"/>
    <w:rsid w:val="008126AD"/>
    <w:rsid w:val="00812CEA"/>
    <w:rsid w:val="00813390"/>
    <w:rsid w:val="008134F9"/>
    <w:rsid w:val="008147E8"/>
    <w:rsid w:val="00814C77"/>
    <w:rsid w:val="00815705"/>
    <w:rsid w:val="008166EF"/>
    <w:rsid w:val="0081693E"/>
    <w:rsid w:val="008173C8"/>
    <w:rsid w:val="00817C39"/>
    <w:rsid w:val="008204BC"/>
    <w:rsid w:val="008214D7"/>
    <w:rsid w:val="0082285C"/>
    <w:rsid w:val="00823BE9"/>
    <w:rsid w:val="00823E01"/>
    <w:rsid w:val="00823FB7"/>
    <w:rsid w:val="008249AA"/>
    <w:rsid w:val="0082557D"/>
    <w:rsid w:val="008264C7"/>
    <w:rsid w:val="008264F6"/>
    <w:rsid w:val="00826E4C"/>
    <w:rsid w:val="00827AE2"/>
    <w:rsid w:val="00827B18"/>
    <w:rsid w:val="00827B8E"/>
    <w:rsid w:val="00831720"/>
    <w:rsid w:val="008322A6"/>
    <w:rsid w:val="0083259F"/>
    <w:rsid w:val="008331B8"/>
    <w:rsid w:val="008345B9"/>
    <w:rsid w:val="0083467C"/>
    <w:rsid w:val="00834CA1"/>
    <w:rsid w:val="0083582A"/>
    <w:rsid w:val="00836EEB"/>
    <w:rsid w:val="00836FF0"/>
    <w:rsid w:val="008420B4"/>
    <w:rsid w:val="00843EA7"/>
    <w:rsid w:val="00844668"/>
    <w:rsid w:val="0084534B"/>
    <w:rsid w:val="00845CFD"/>
    <w:rsid w:val="00845D04"/>
    <w:rsid w:val="00846681"/>
    <w:rsid w:val="0084679A"/>
    <w:rsid w:val="00846BED"/>
    <w:rsid w:val="00847F8B"/>
    <w:rsid w:val="008500A8"/>
    <w:rsid w:val="00850229"/>
    <w:rsid w:val="00850976"/>
    <w:rsid w:val="00851AE4"/>
    <w:rsid w:val="00851B12"/>
    <w:rsid w:val="00851C9F"/>
    <w:rsid w:val="00852C9D"/>
    <w:rsid w:val="00853322"/>
    <w:rsid w:val="008539A4"/>
    <w:rsid w:val="0085489E"/>
    <w:rsid w:val="00855C88"/>
    <w:rsid w:val="008562C9"/>
    <w:rsid w:val="008569F4"/>
    <w:rsid w:val="008570BB"/>
    <w:rsid w:val="00857D39"/>
    <w:rsid w:val="008604BA"/>
    <w:rsid w:val="00860754"/>
    <w:rsid w:val="00861201"/>
    <w:rsid w:val="00862BF0"/>
    <w:rsid w:val="008631E5"/>
    <w:rsid w:val="00863E2E"/>
    <w:rsid w:val="00863FF8"/>
    <w:rsid w:val="0086441A"/>
    <w:rsid w:val="008653D4"/>
    <w:rsid w:val="00867857"/>
    <w:rsid w:val="00867E3E"/>
    <w:rsid w:val="00870F7C"/>
    <w:rsid w:val="00871B25"/>
    <w:rsid w:val="00872A83"/>
    <w:rsid w:val="008730CA"/>
    <w:rsid w:val="00874364"/>
    <w:rsid w:val="0087521D"/>
    <w:rsid w:val="008757D5"/>
    <w:rsid w:val="00875D77"/>
    <w:rsid w:val="00876908"/>
    <w:rsid w:val="008777DC"/>
    <w:rsid w:val="0087781A"/>
    <w:rsid w:val="00880101"/>
    <w:rsid w:val="00880741"/>
    <w:rsid w:val="00880BF6"/>
    <w:rsid w:val="00880F48"/>
    <w:rsid w:val="00883733"/>
    <w:rsid w:val="00883C50"/>
    <w:rsid w:val="00883CE6"/>
    <w:rsid w:val="00885AE1"/>
    <w:rsid w:val="00886D80"/>
    <w:rsid w:val="008872A3"/>
    <w:rsid w:val="0089017F"/>
    <w:rsid w:val="00891C03"/>
    <w:rsid w:val="00891D14"/>
    <w:rsid w:val="00892246"/>
    <w:rsid w:val="00892E72"/>
    <w:rsid w:val="00892EC0"/>
    <w:rsid w:val="00892F7C"/>
    <w:rsid w:val="0089435B"/>
    <w:rsid w:val="00896552"/>
    <w:rsid w:val="00897380"/>
    <w:rsid w:val="0089760D"/>
    <w:rsid w:val="00897D32"/>
    <w:rsid w:val="008A1041"/>
    <w:rsid w:val="008A44C3"/>
    <w:rsid w:val="008A4617"/>
    <w:rsid w:val="008A4FC9"/>
    <w:rsid w:val="008A7A43"/>
    <w:rsid w:val="008B058A"/>
    <w:rsid w:val="008B2736"/>
    <w:rsid w:val="008B3583"/>
    <w:rsid w:val="008B3C1C"/>
    <w:rsid w:val="008B7740"/>
    <w:rsid w:val="008B7D0B"/>
    <w:rsid w:val="008C020A"/>
    <w:rsid w:val="008C141B"/>
    <w:rsid w:val="008C145A"/>
    <w:rsid w:val="008C1EF2"/>
    <w:rsid w:val="008C309D"/>
    <w:rsid w:val="008C3151"/>
    <w:rsid w:val="008C3619"/>
    <w:rsid w:val="008C3963"/>
    <w:rsid w:val="008C3FB2"/>
    <w:rsid w:val="008C5A68"/>
    <w:rsid w:val="008C6AA2"/>
    <w:rsid w:val="008C6F85"/>
    <w:rsid w:val="008C73D3"/>
    <w:rsid w:val="008D04B9"/>
    <w:rsid w:val="008D0E37"/>
    <w:rsid w:val="008D132D"/>
    <w:rsid w:val="008D2463"/>
    <w:rsid w:val="008D2E74"/>
    <w:rsid w:val="008D45C7"/>
    <w:rsid w:val="008D479D"/>
    <w:rsid w:val="008D5479"/>
    <w:rsid w:val="008D5607"/>
    <w:rsid w:val="008D79EA"/>
    <w:rsid w:val="008D7E5D"/>
    <w:rsid w:val="008D7F6E"/>
    <w:rsid w:val="008E0134"/>
    <w:rsid w:val="008E03DA"/>
    <w:rsid w:val="008E08DC"/>
    <w:rsid w:val="008E1A3F"/>
    <w:rsid w:val="008E279E"/>
    <w:rsid w:val="008E2EBA"/>
    <w:rsid w:val="008E4A73"/>
    <w:rsid w:val="008E5CF9"/>
    <w:rsid w:val="008E6246"/>
    <w:rsid w:val="008E6B46"/>
    <w:rsid w:val="008E6D4D"/>
    <w:rsid w:val="008E73E5"/>
    <w:rsid w:val="008F2A93"/>
    <w:rsid w:val="008F2ED5"/>
    <w:rsid w:val="008F3CA0"/>
    <w:rsid w:val="008F435B"/>
    <w:rsid w:val="008F4DC5"/>
    <w:rsid w:val="008F5F82"/>
    <w:rsid w:val="008F60B0"/>
    <w:rsid w:val="008F6379"/>
    <w:rsid w:val="008F66D3"/>
    <w:rsid w:val="008F7175"/>
    <w:rsid w:val="008F73F5"/>
    <w:rsid w:val="008F7649"/>
    <w:rsid w:val="008F7BC4"/>
    <w:rsid w:val="00900A99"/>
    <w:rsid w:val="009016EA"/>
    <w:rsid w:val="00901C84"/>
    <w:rsid w:val="00903268"/>
    <w:rsid w:val="00903C7A"/>
    <w:rsid w:val="00904781"/>
    <w:rsid w:val="00904F0A"/>
    <w:rsid w:val="00905156"/>
    <w:rsid w:val="00905317"/>
    <w:rsid w:val="00906F0D"/>
    <w:rsid w:val="00911A50"/>
    <w:rsid w:val="00911EEC"/>
    <w:rsid w:val="0091231A"/>
    <w:rsid w:val="00913E04"/>
    <w:rsid w:val="00913EA6"/>
    <w:rsid w:val="00913F7A"/>
    <w:rsid w:val="00914366"/>
    <w:rsid w:val="00914CF7"/>
    <w:rsid w:val="00915417"/>
    <w:rsid w:val="00915791"/>
    <w:rsid w:val="00917671"/>
    <w:rsid w:val="00917999"/>
    <w:rsid w:val="00917BC5"/>
    <w:rsid w:val="00920F86"/>
    <w:rsid w:val="00921C55"/>
    <w:rsid w:val="00922AE1"/>
    <w:rsid w:val="009232B2"/>
    <w:rsid w:val="0092350D"/>
    <w:rsid w:val="009238DE"/>
    <w:rsid w:val="00923EBD"/>
    <w:rsid w:val="0092422A"/>
    <w:rsid w:val="00924A67"/>
    <w:rsid w:val="00925A88"/>
    <w:rsid w:val="009269AC"/>
    <w:rsid w:val="0092705B"/>
    <w:rsid w:val="009275B0"/>
    <w:rsid w:val="009275F0"/>
    <w:rsid w:val="0093079B"/>
    <w:rsid w:val="00931376"/>
    <w:rsid w:val="00931D93"/>
    <w:rsid w:val="009321CF"/>
    <w:rsid w:val="00933551"/>
    <w:rsid w:val="00934121"/>
    <w:rsid w:val="00934F7D"/>
    <w:rsid w:val="00935B7A"/>
    <w:rsid w:val="009360ED"/>
    <w:rsid w:val="00936B5F"/>
    <w:rsid w:val="00936D10"/>
    <w:rsid w:val="00936DCB"/>
    <w:rsid w:val="00937907"/>
    <w:rsid w:val="00937AD3"/>
    <w:rsid w:val="00940D8E"/>
    <w:rsid w:val="009417A6"/>
    <w:rsid w:val="00941AA3"/>
    <w:rsid w:val="009429E4"/>
    <w:rsid w:val="009441D6"/>
    <w:rsid w:val="00944C78"/>
    <w:rsid w:val="00944E9F"/>
    <w:rsid w:val="00945779"/>
    <w:rsid w:val="00945B70"/>
    <w:rsid w:val="00946F16"/>
    <w:rsid w:val="009472E0"/>
    <w:rsid w:val="00950E80"/>
    <w:rsid w:val="00951039"/>
    <w:rsid w:val="00951A2E"/>
    <w:rsid w:val="009533A2"/>
    <w:rsid w:val="009542C7"/>
    <w:rsid w:val="009544CC"/>
    <w:rsid w:val="009548CF"/>
    <w:rsid w:val="009549F4"/>
    <w:rsid w:val="00954E55"/>
    <w:rsid w:val="00956901"/>
    <w:rsid w:val="00957B46"/>
    <w:rsid w:val="00960098"/>
    <w:rsid w:val="0096114E"/>
    <w:rsid w:val="00961505"/>
    <w:rsid w:val="009619F9"/>
    <w:rsid w:val="00962E41"/>
    <w:rsid w:val="0096372B"/>
    <w:rsid w:val="00963DC6"/>
    <w:rsid w:val="00964230"/>
    <w:rsid w:val="00964995"/>
    <w:rsid w:val="00964ABD"/>
    <w:rsid w:val="00965020"/>
    <w:rsid w:val="009651B1"/>
    <w:rsid w:val="00965436"/>
    <w:rsid w:val="009660C6"/>
    <w:rsid w:val="00966259"/>
    <w:rsid w:val="00970166"/>
    <w:rsid w:val="00970854"/>
    <w:rsid w:val="00970F79"/>
    <w:rsid w:val="00973E0D"/>
    <w:rsid w:val="00973E7B"/>
    <w:rsid w:val="00974388"/>
    <w:rsid w:val="00974585"/>
    <w:rsid w:val="0097471A"/>
    <w:rsid w:val="009758BC"/>
    <w:rsid w:val="00975979"/>
    <w:rsid w:val="00977012"/>
    <w:rsid w:val="00977071"/>
    <w:rsid w:val="00977111"/>
    <w:rsid w:val="00980CD2"/>
    <w:rsid w:val="00983B93"/>
    <w:rsid w:val="00984F91"/>
    <w:rsid w:val="00985C40"/>
    <w:rsid w:val="00985D4B"/>
    <w:rsid w:val="00986732"/>
    <w:rsid w:val="00986D89"/>
    <w:rsid w:val="009878BA"/>
    <w:rsid w:val="00990130"/>
    <w:rsid w:val="009904BE"/>
    <w:rsid w:val="00990A63"/>
    <w:rsid w:val="00993410"/>
    <w:rsid w:val="00993FA7"/>
    <w:rsid w:val="00994C42"/>
    <w:rsid w:val="0099540F"/>
    <w:rsid w:val="009957E5"/>
    <w:rsid w:val="00996D09"/>
    <w:rsid w:val="00996DD0"/>
    <w:rsid w:val="009A0AEB"/>
    <w:rsid w:val="009A0CB8"/>
    <w:rsid w:val="009A0DEC"/>
    <w:rsid w:val="009A1239"/>
    <w:rsid w:val="009A2103"/>
    <w:rsid w:val="009A3ECF"/>
    <w:rsid w:val="009A456E"/>
    <w:rsid w:val="009A476C"/>
    <w:rsid w:val="009A4FC6"/>
    <w:rsid w:val="009A50C1"/>
    <w:rsid w:val="009A50F7"/>
    <w:rsid w:val="009A51D6"/>
    <w:rsid w:val="009A5821"/>
    <w:rsid w:val="009A69EA"/>
    <w:rsid w:val="009A6B22"/>
    <w:rsid w:val="009A72E2"/>
    <w:rsid w:val="009A7E23"/>
    <w:rsid w:val="009B0B7B"/>
    <w:rsid w:val="009B115A"/>
    <w:rsid w:val="009B1B48"/>
    <w:rsid w:val="009B2246"/>
    <w:rsid w:val="009B22DC"/>
    <w:rsid w:val="009B22FD"/>
    <w:rsid w:val="009B2BB6"/>
    <w:rsid w:val="009B39CB"/>
    <w:rsid w:val="009B3E01"/>
    <w:rsid w:val="009B4B16"/>
    <w:rsid w:val="009B4F89"/>
    <w:rsid w:val="009B6451"/>
    <w:rsid w:val="009B69F0"/>
    <w:rsid w:val="009B6F3F"/>
    <w:rsid w:val="009B7EB5"/>
    <w:rsid w:val="009C0AD7"/>
    <w:rsid w:val="009C2649"/>
    <w:rsid w:val="009C286C"/>
    <w:rsid w:val="009C4983"/>
    <w:rsid w:val="009C4A75"/>
    <w:rsid w:val="009C4F3B"/>
    <w:rsid w:val="009C5C27"/>
    <w:rsid w:val="009C5C64"/>
    <w:rsid w:val="009C659B"/>
    <w:rsid w:val="009C6B4D"/>
    <w:rsid w:val="009C76AB"/>
    <w:rsid w:val="009D075F"/>
    <w:rsid w:val="009D2215"/>
    <w:rsid w:val="009D2F41"/>
    <w:rsid w:val="009D3006"/>
    <w:rsid w:val="009D3BDD"/>
    <w:rsid w:val="009D4BB1"/>
    <w:rsid w:val="009D5EEE"/>
    <w:rsid w:val="009D775E"/>
    <w:rsid w:val="009D7FEA"/>
    <w:rsid w:val="009E1136"/>
    <w:rsid w:val="009E11D4"/>
    <w:rsid w:val="009E1627"/>
    <w:rsid w:val="009E1701"/>
    <w:rsid w:val="009E1739"/>
    <w:rsid w:val="009E2338"/>
    <w:rsid w:val="009E2629"/>
    <w:rsid w:val="009E28DC"/>
    <w:rsid w:val="009E2F61"/>
    <w:rsid w:val="009E3181"/>
    <w:rsid w:val="009E3B6C"/>
    <w:rsid w:val="009E504E"/>
    <w:rsid w:val="009E50E4"/>
    <w:rsid w:val="009E58C7"/>
    <w:rsid w:val="009E60C3"/>
    <w:rsid w:val="009E69ED"/>
    <w:rsid w:val="009E7565"/>
    <w:rsid w:val="009F0115"/>
    <w:rsid w:val="009F1820"/>
    <w:rsid w:val="009F1D6C"/>
    <w:rsid w:val="009F3A94"/>
    <w:rsid w:val="009F5437"/>
    <w:rsid w:val="009F548D"/>
    <w:rsid w:val="009F5735"/>
    <w:rsid w:val="009F595F"/>
    <w:rsid w:val="009F5EAC"/>
    <w:rsid w:val="00A02823"/>
    <w:rsid w:val="00A0361F"/>
    <w:rsid w:val="00A04EEB"/>
    <w:rsid w:val="00A07282"/>
    <w:rsid w:val="00A076B2"/>
    <w:rsid w:val="00A07826"/>
    <w:rsid w:val="00A10752"/>
    <w:rsid w:val="00A1129E"/>
    <w:rsid w:val="00A1180F"/>
    <w:rsid w:val="00A1247C"/>
    <w:rsid w:val="00A12B78"/>
    <w:rsid w:val="00A14461"/>
    <w:rsid w:val="00A14CAB"/>
    <w:rsid w:val="00A14FB3"/>
    <w:rsid w:val="00A153B4"/>
    <w:rsid w:val="00A155B8"/>
    <w:rsid w:val="00A163AD"/>
    <w:rsid w:val="00A167F1"/>
    <w:rsid w:val="00A16AAA"/>
    <w:rsid w:val="00A16E23"/>
    <w:rsid w:val="00A16F48"/>
    <w:rsid w:val="00A16FD9"/>
    <w:rsid w:val="00A209F2"/>
    <w:rsid w:val="00A20BB1"/>
    <w:rsid w:val="00A2134B"/>
    <w:rsid w:val="00A218B9"/>
    <w:rsid w:val="00A21B90"/>
    <w:rsid w:val="00A2312D"/>
    <w:rsid w:val="00A2345A"/>
    <w:rsid w:val="00A23868"/>
    <w:rsid w:val="00A238F7"/>
    <w:rsid w:val="00A2506D"/>
    <w:rsid w:val="00A26455"/>
    <w:rsid w:val="00A27413"/>
    <w:rsid w:val="00A27E40"/>
    <w:rsid w:val="00A3059A"/>
    <w:rsid w:val="00A30AED"/>
    <w:rsid w:val="00A32F01"/>
    <w:rsid w:val="00A34C63"/>
    <w:rsid w:val="00A36328"/>
    <w:rsid w:val="00A36B88"/>
    <w:rsid w:val="00A37819"/>
    <w:rsid w:val="00A4032F"/>
    <w:rsid w:val="00A4078A"/>
    <w:rsid w:val="00A40BF5"/>
    <w:rsid w:val="00A41281"/>
    <w:rsid w:val="00A4326C"/>
    <w:rsid w:val="00A436F3"/>
    <w:rsid w:val="00A43A1B"/>
    <w:rsid w:val="00A4439E"/>
    <w:rsid w:val="00A44978"/>
    <w:rsid w:val="00A45732"/>
    <w:rsid w:val="00A45E82"/>
    <w:rsid w:val="00A45EEF"/>
    <w:rsid w:val="00A50720"/>
    <w:rsid w:val="00A50867"/>
    <w:rsid w:val="00A525DC"/>
    <w:rsid w:val="00A5284C"/>
    <w:rsid w:val="00A53AAA"/>
    <w:rsid w:val="00A53E32"/>
    <w:rsid w:val="00A54232"/>
    <w:rsid w:val="00A54FA1"/>
    <w:rsid w:val="00A5543F"/>
    <w:rsid w:val="00A55D1A"/>
    <w:rsid w:val="00A57762"/>
    <w:rsid w:val="00A578B8"/>
    <w:rsid w:val="00A60060"/>
    <w:rsid w:val="00A60230"/>
    <w:rsid w:val="00A6042B"/>
    <w:rsid w:val="00A61EB0"/>
    <w:rsid w:val="00A62BB2"/>
    <w:rsid w:val="00A62E60"/>
    <w:rsid w:val="00A62E7E"/>
    <w:rsid w:val="00A62FD8"/>
    <w:rsid w:val="00A64485"/>
    <w:rsid w:val="00A65315"/>
    <w:rsid w:val="00A654E9"/>
    <w:rsid w:val="00A66020"/>
    <w:rsid w:val="00A66A09"/>
    <w:rsid w:val="00A670F0"/>
    <w:rsid w:val="00A678CC"/>
    <w:rsid w:val="00A70011"/>
    <w:rsid w:val="00A70474"/>
    <w:rsid w:val="00A70DE8"/>
    <w:rsid w:val="00A711BC"/>
    <w:rsid w:val="00A71705"/>
    <w:rsid w:val="00A71B37"/>
    <w:rsid w:val="00A71D81"/>
    <w:rsid w:val="00A72454"/>
    <w:rsid w:val="00A732F2"/>
    <w:rsid w:val="00A74257"/>
    <w:rsid w:val="00A74803"/>
    <w:rsid w:val="00A74897"/>
    <w:rsid w:val="00A74D7E"/>
    <w:rsid w:val="00A7595F"/>
    <w:rsid w:val="00A75ADC"/>
    <w:rsid w:val="00A75FC0"/>
    <w:rsid w:val="00A7626A"/>
    <w:rsid w:val="00A76756"/>
    <w:rsid w:val="00A7698F"/>
    <w:rsid w:val="00A77BDA"/>
    <w:rsid w:val="00A817FE"/>
    <w:rsid w:val="00A8194F"/>
    <w:rsid w:val="00A81B96"/>
    <w:rsid w:val="00A82FF0"/>
    <w:rsid w:val="00A83513"/>
    <w:rsid w:val="00A83B10"/>
    <w:rsid w:val="00A85C1B"/>
    <w:rsid w:val="00A8635A"/>
    <w:rsid w:val="00A86722"/>
    <w:rsid w:val="00A86B74"/>
    <w:rsid w:val="00A87001"/>
    <w:rsid w:val="00A8701B"/>
    <w:rsid w:val="00A875B0"/>
    <w:rsid w:val="00A904EE"/>
    <w:rsid w:val="00A9113A"/>
    <w:rsid w:val="00A9191B"/>
    <w:rsid w:val="00A91BB3"/>
    <w:rsid w:val="00A9276B"/>
    <w:rsid w:val="00A933C2"/>
    <w:rsid w:val="00A94067"/>
    <w:rsid w:val="00A94A60"/>
    <w:rsid w:val="00A94C33"/>
    <w:rsid w:val="00A95CFA"/>
    <w:rsid w:val="00A960CB"/>
    <w:rsid w:val="00A9695A"/>
    <w:rsid w:val="00A9706A"/>
    <w:rsid w:val="00A9707A"/>
    <w:rsid w:val="00A972E3"/>
    <w:rsid w:val="00A97D79"/>
    <w:rsid w:val="00A97EA2"/>
    <w:rsid w:val="00AA0287"/>
    <w:rsid w:val="00AA1EB8"/>
    <w:rsid w:val="00AA250D"/>
    <w:rsid w:val="00AA260D"/>
    <w:rsid w:val="00AA2699"/>
    <w:rsid w:val="00AA3ABE"/>
    <w:rsid w:val="00AA4089"/>
    <w:rsid w:val="00AA4D32"/>
    <w:rsid w:val="00AA6BDB"/>
    <w:rsid w:val="00AA6CDB"/>
    <w:rsid w:val="00AA708D"/>
    <w:rsid w:val="00AA7284"/>
    <w:rsid w:val="00AA77B7"/>
    <w:rsid w:val="00AB0803"/>
    <w:rsid w:val="00AB08D6"/>
    <w:rsid w:val="00AB0FCF"/>
    <w:rsid w:val="00AB1512"/>
    <w:rsid w:val="00AB15CF"/>
    <w:rsid w:val="00AB1845"/>
    <w:rsid w:val="00AB1A42"/>
    <w:rsid w:val="00AB345A"/>
    <w:rsid w:val="00AB4B4D"/>
    <w:rsid w:val="00AB5AC6"/>
    <w:rsid w:val="00AB6595"/>
    <w:rsid w:val="00AB6795"/>
    <w:rsid w:val="00AC00BB"/>
    <w:rsid w:val="00AC0371"/>
    <w:rsid w:val="00AC0641"/>
    <w:rsid w:val="00AC094A"/>
    <w:rsid w:val="00AC248A"/>
    <w:rsid w:val="00AC24B9"/>
    <w:rsid w:val="00AC2BF7"/>
    <w:rsid w:val="00AC2C18"/>
    <w:rsid w:val="00AC3E8F"/>
    <w:rsid w:val="00AC42E6"/>
    <w:rsid w:val="00AC4478"/>
    <w:rsid w:val="00AC4560"/>
    <w:rsid w:val="00AC5CAD"/>
    <w:rsid w:val="00AC6018"/>
    <w:rsid w:val="00AC780F"/>
    <w:rsid w:val="00AD0361"/>
    <w:rsid w:val="00AD193E"/>
    <w:rsid w:val="00AD213A"/>
    <w:rsid w:val="00AD2892"/>
    <w:rsid w:val="00AD2A52"/>
    <w:rsid w:val="00AD2E3D"/>
    <w:rsid w:val="00AD3DCC"/>
    <w:rsid w:val="00AD5822"/>
    <w:rsid w:val="00AD647D"/>
    <w:rsid w:val="00AD6C11"/>
    <w:rsid w:val="00AD6F5F"/>
    <w:rsid w:val="00AD7310"/>
    <w:rsid w:val="00AD7FEC"/>
    <w:rsid w:val="00AE0402"/>
    <w:rsid w:val="00AE0566"/>
    <w:rsid w:val="00AE087F"/>
    <w:rsid w:val="00AE12E2"/>
    <w:rsid w:val="00AE13AA"/>
    <w:rsid w:val="00AE1E15"/>
    <w:rsid w:val="00AE3667"/>
    <w:rsid w:val="00AE3E32"/>
    <w:rsid w:val="00AE47B8"/>
    <w:rsid w:val="00AE4F00"/>
    <w:rsid w:val="00AE5CB1"/>
    <w:rsid w:val="00AE6BC2"/>
    <w:rsid w:val="00AE71EA"/>
    <w:rsid w:val="00AE72F0"/>
    <w:rsid w:val="00AE735B"/>
    <w:rsid w:val="00AE7FD5"/>
    <w:rsid w:val="00AF03D9"/>
    <w:rsid w:val="00AF0993"/>
    <w:rsid w:val="00AF166A"/>
    <w:rsid w:val="00AF16DD"/>
    <w:rsid w:val="00AF2FD4"/>
    <w:rsid w:val="00AF53FF"/>
    <w:rsid w:val="00AF5CE4"/>
    <w:rsid w:val="00AF69B9"/>
    <w:rsid w:val="00AF6C94"/>
    <w:rsid w:val="00AF7929"/>
    <w:rsid w:val="00B00116"/>
    <w:rsid w:val="00B00122"/>
    <w:rsid w:val="00B001EE"/>
    <w:rsid w:val="00B007B4"/>
    <w:rsid w:val="00B01443"/>
    <w:rsid w:val="00B0225D"/>
    <w:rsid w:val="00B02C4B"/>
    <w:rsid w:val="00B0356A"/>
    <w:rsid w:val="00B0527A"/>
    <w:rsid w:val="00B06AA0"/>
    <w:rsid w:val="00B0790A"/>
    <w:rsid w:val="00B10A9D"/>
    <w:rsid w:val="00B11022"/>
    <w:rsid w:val="00B1136E"/>
    <w:rsid w:val="00B12803"/>
    <w:rsid w:val="00B12B5E"/>
    <w:rsid w:val="00B13A46"/>
    <w:rsid w:val="00B13B74"/>
    <w:rsid w:val="00B14A1C"/>
    <w:rsid w:val="00B14F27"/>
    <w:rsid w:val="00B15D99"/>
    <w:rsid w:val="00B16005"/>
    <w:rsid w:val="00B1723E"/>
    <w:rsid w:val="00B21326"/>
    <w:rsid w:val="00B234DF"/>
    <w:rsid w:val="00B2358B"/>
    <w:rsid w:val="00B23F07"/>
    <w:rsid w:val="00B25910"/>
    <w:rsid w:val="00B26EDE"/>
    <w:rsid w:val="00B30A20"/>
    <w:rsid w:val="00B30EA2"/>
    <w:rsid w:val="00B33044"/>
    <w:rsid w:val="00B33AE0"/>
    <w:rsid w:val="00B343DA"/>
    <w:rsid w:val="00B35555"/>
    <w:rsid w:val="00B36173"/>
    <w:rsid w:val="00B379A2"/>
    <w:rsid w:val="00B412D9"/>
    <w:rsid w:val="00B42B9A"/>
    <w:rsid w:val="00B42CF4"/>
    <w:rsid w:val="00B43872"/>
    <w:rsid w:val="00B43A4E"/>
    <w:rsid w:val="00B43CD4"/>
    <w:rsid w:val="00B44709"/>
    <w:rsid w:val="00B45A02"/>
    <w:rsid w:val="00B4650C"/>
    <w:rsid w:val="00B46889"/>
    <w:rsid w:val="00B46D81"/>
    <w:rsid w:val="00B46E36"/>
    <w:rsid w:val="00B4799B"/>
    <w:rsid w:val="00B47D9F"/>
    <w:rsid w:val="00B50063"/>
    <w:rsid w:val="00B5052A"/>
    <w:rsid w:val="00B50B52"/>
    <w:rsid w:val="00B51643"/>
    <w:rsid w:val="00B5213F"/>
    <w:rsid w:val="00B54124"/>
    <w:rsid w:val="00B544B0"/>
    <w:rsid w:val="00B5455F"/>
    <w:rsid w:val="00B5604C"/>
    <w:rsid w:val="00B56332"/>
    <w:rsid w:val="00B56AA5"/>
    <w:rsid w:val="00B574A2"/>
    <w:rsid w:val="00B57A43"/>
    <w:rsid w:val="00B60858"/>
    <w:rsid w:val="00B60CCF"/>
    <w:rsid w:val="00B6316A"/>
    <w:rsid w:val="00B638C9"/>
    <w:rsid w:val="00B63D3B"/>
    <w:rsid w:val="00B64808"/>
    <w:rsid w:val="00B64E59"/>
    <w:rsid w:val="00B6502E"/>
    <w:rsid w:val="00B6639B"/>
    <w:rsid w:val="00B66F9F"/>
    <w:rsid w:val="00B670FE"/>
    <w:rsid w:val="00B6721F"/>
    <w:rsid w:val="00B70B8B"/>
    <w:rsid w:val="00B70DCA"/>
    <w:rsid w:val="00B70F4F"/>
    <w:rsid w:val="00B7104B"/>
    <w:rsid w:val="00B71F24"/>
    <w:rsid w:val="00B72022"/>
    <w:rsid w:val="00B7202E"/>
    <w:rsid w:val="00B7301C"/>
    <w:rsid w:val="00B7363F"/>
    <w:rsid w:val="00B74E45"/>
    <w:rsid w:val="00B75E16"/>
    <w:rsid w:val="00B77219"/>
    <w:rsid w:val="00B77A71"/>
    <w:rsid w:val="00B77EFC"/>
    <w:rsid w:val="00B819C4"/>
    <w:rsid w:val="00B81FF8"/>
    <w:rsid w:val="00B82577"/>
    <w:rsid w:val="00B83E97"/>
    <w:rsid w:val="00B84335"/>
    <w:rsid w:val="00B85C36"/>
    <w:rsid w:val="00B9021A"/>
    <w:rsid w:val="00B9045D"/>
    <w:rsid w:val="00B909D5"/>
    <w:rsid w:val="00B90EFB"/>
    <w:rsid w:val="00B91CB7"/>
    <w:rsid w:val="00B92353"/>
    <w:rsid w:val="00B929A7"/>
    <w:rsid w:val="00B9353C"/>
    <w:rsid w:val="00B93F44"/>
    <w:rsid w:val="00B95BB5"/>
    <w:rsid w:val="00B95F20"/>
    <w:rsid w:val="00B96088"/>
    <w:rsid w:val="00B961DC"/>
    <w:rsid w:val="00B96E7C"/>
    <w:rsid w:val="00B97AE6"/>
    <w:rsid w:val="00BA16CC"/>
    <w:rsid w:val="00BA1F24"/>
    <w:rsid w:val="00BA2DB9"/>
    <w:rsid w:val="00BA3CF6"/>
    <w:rsid w:val="00BA3EE4"/>
    <w:rsid w:val="00BA5134"/>
    <w:rsid w:val="00BA5868"/>
    <w:rsid w:val="00BA6146"/>
    <w:rsid w:val="00BA7B34"/>
    <w:rsid w:val="00BB0124"/>
    <w:rsid w:val="00BB04FA"/>
    <w:rsid w:val="00BB1527"/>
    <w:rsid w:val="00BB15DB"/>
    <w:rsid w:val="00BB1F55"/>
    <w:rsid w:val="00BB27C2"/>
    <w:rsid w:val="00BB53D4"/>
    <w:rsid w:val="00BB6C24"/>
    <w:rsid w:val="00BB73B3"/>
    <w:rsid w:val="00BB7988"/>
    <w:rsid w:val="00BB7B04"/>
    <w:rsid w:val="00BC08CD"/>
    <w:rsid w:val="00BC0EFD"/>
    <w:rsid w:val="00BC190E"/>
    <w:rsid w:val="00BC1E6D"/>
    <w:rsid w:val="00BC38A6"/>
    <w:rsid w:val="00BC6AAD"/>
    <w:rsid w:val="00BC6DB6"/>
    <w:rsid w:val="00BC7F6F"/>
    <w:rsid w:val="00BD0B39"/>
    <w:rsid w:val="00BD2299"/>
    <w:rsid w:val="00BD2D59"/>
    <w:rsid w:val="00BD2F7F"/>
    <w:rsid w:val="00BD36B6"/>
    <w:rsid w:val="00BD41C8"/>
    <w:rsid w:val="00BD5166"/>
    <w:rsid w:val="00BD5880"/>
    <w:rsid w:val="00BD5A64"/>
    <w:rsid w:val="00BD6CA4"/>
    <w:rsid w:val="00BD6DB7"/>
    <w:rsid w:val="00BD79A6"/>
    <w:rsid w:val="00BE0194"/>
    <w:rsid w:val="00BE0290"/>
    <w:rsid w:val="00BE1B0C"/>
    <w:rsid w:val="00BE2D25"/>
    <w:rsid w:val="00BE3684"/>
    <w:rsid w:val="00BE4012"/>
    <w:rsid w:val="00BE4AD9"/>
    <w:rsid w:val="00BE4D91"/>
    <w:rsid w:val="00BE52B2"/>
    <w:rsid w:val="00BE5456"/>
    <w:rsid w:val="00BE5878"/>
    <w:rsid w:val="00BE5AC0"/>
    <w:rsid w:val="00BE68ED"/>
    <w:rsid w:val="00BE6941"/>
    <w:rsid w:val="00BE7CA8"/>
    <w:rsid w:val="00BF04B2"/>
    <w:rsid w:val="00BF06B9"/>
    <w:rsid w:val="00BF074C"/>
    <w:rsid w:val="00BF0853"/>
    <w:rsid w:val="00BF1736"/>
    <w:rsid w:val="00BF3723"/>
    <w:rsid w:val="00BF502F"/>
    <w:rsid w:val="00BF5AF6"/>
    <w:rsid w:val="00BF5B5E"/>
    <w:rsid w:val="00BF606E"/>
    <w:rsid w:val="00BF635B"/>
    <w:rsid w:val="00BF6486"/>
    <w:rsid w:val="00BF64C5"/>
    <w:rsid w:val="00BF6558"/>
    <w:rsid w:val="00BF7E65"/>
    <w:rsid w:val="00C00195"/>
    <w:rsid w:val="00C013C5"/>
    <w:rsid w:val="00C0158A"/>
    <w:rsid w:val="00C0204B"/>
    <w:rsid w:val="00C020B4"/>
    <w:rsid w:val="00C02989"/>
    <w:rsid w:val="00C02E8D"/>
    <w:rsid w:val="00C03246"/>
    <w:rsid w:val="00C03C9E"/>
    <w:rsid w:val="00C04235"/>
    <w:rsid w:val="00C05142"/>
    <w:rsid w:val="00C05A36"/>
    <w:rsid w:val="00C071EC"/>
    <w:rsid w:val="00C073EF"/>
    <w:rsid w:val="00C07D5E"/>
    <w:rsid w:val="00C10A08"/>
    <w:rsid w:val="00C10B5A"/>
    <w:rsid w:val="00C10BF6"/>
    <w:rsid w:val="00C10E86"/>
    <w:rsid w:val="00C117DE"/>
    <w:rsid w:val="00C1246D"/>
    <w:rsid w:val="00C129B3"/>
    <w:rsid w:val="00C138EA"/>
    <w:rsid w:val="00C14F0A"/>
    <w:rsid w:val="00C15746"/>
    <w:rsid w:val="00C15B82"/>
    <w:rsid w:val="00C21076"/>
    <w:rsid w:val="00C21514"/>
    <w:rsid w:val="00C22B00"/>
    <w:rsid w:val="00C22C0C"/>
    <w:rsid w:val="00C22EA5"/>
    <w:rsid w:val="00C22FE1"/>
    <w:rsid w:val="00C242D5"/>
    <w:rsid w:val="00C2435F"/>
    <w:rsid w:val="00C24EE3"/>
    <w:rsid w:val="00C250D2"/>
    <w:rsid w:val="00C270A2"/>
    <w:rsid w:val="00C304E0"/>
    <w:rsid w:val="00C31D1D"/>
    <w:rsid w:val="00C32876"/>
    <w:rsid w:val="00C3397F"/>
    <w:rsid w:val="00C34161"/>
    <w:rsid w:val="00C344B0"/>
    <w:rsid w:val="00C3588E"/>
    <w:rsid w:val="00C36354"/>
    <w:rsid w:val="00C36918"/>
    <w:rsid w:val="00C3733B"/>
    <w:rsid w:val="00C40595"/>
    <w:rsid w:val="00C41118"/>
    <w:rsid w:val="00C41140"/>
    <w:rsid w:val="00C421B9"/>
    <w:rsid w:val="00C445DC"/>
    <w:rsid w:val="00C4474B"/>
    <w:rsid w:val="00C44900"/>
    <w:rsid w:val="00C452DC"/>
    <w:rsid w:val="00C45789"/>
    <w:rsid w:val="00C46D0D"/>
    <w:rsid w:val="00C5061C"/>
    <w:rsid w:val="00C50A52"/>
    <w:rsid w:val="00C51D71"/>
    <w:rsid w:val="00C52125"/>
    <w:rsid w:val="00C533B4"/>
    <w:rsid w:val="00C53AD7"/>
    <w:rsid w:val="00C53C69"/>
    <w:rsid w:val="00C5524D"/>
    <w:rsid w:val="00C555EE"/>
    <w:rsid w:val="00C55E5E"/>
    <w:rsid w:val="00C57C94"/>
    <w:rsid w:val="00C60162"/>
    <w:rsid w:val="00C6088F"/>
    <w:rsid w:val="00C609F9"/>
    <w:rsid w:val="00C616CD"/>
    <w:rsid w:val="00C62941"/>
    <w:rsid w:val="00C62D14"/>
    <w:rsid w:val="00C63541"/>
    <w:rsid w:val="00C650C2"/>
    <w:rsid w:val="00C6558B"/>
    <w:rsid w:val="00C665CF"/>
    <w:rsid w:val="00C67D62"/>
    <w:rsid w:val="00C706D1"/>
    <w:rsid w:val="00C70927"/>
    <w:rsid w:val="00C70E70"/>
    <w:rsid w:val="00C717E6"/>
    <w:rsid w:val="00C72019"/>
    <w:rsid w:val="00C72ACA"/>
    <w:rsid w:val="00C737D9"/>
    <w:rsid w:val="00C74816"/>
    <w:rsid w:val="00C75AB7"/>
    <w:rsid w:val="00C75AD0"/>
    <w:rsid w:val="00C7606D"/>
    <w:rsid w:val="00C76276"/>
    <w:rsid w:val="00C76874"/>
    <w:rsid w:val="00C76B76"/>
    <w:rsid w:val="00C775AC"/>
    <w:rsid w:val="00C808F2"/>
    <w:rsid w:val="00C80FCA"/>
    <w:rsid w:val="00C8205E"/>
    <w:rsid w:val="00C82463"/>
    <w:rsid w:val="00C82472"/>
    <w:rsid w:val="00C825B5"/>
    <w:rsid w:val="00C82A3F"/>
    <w:rsid w:val="00C82CAC"/>
    <w:rsid w:val="00C8315D"/>
    <w:rsid w:val="00C83179"/>
    <w:rsid w:val="00C855E3"/>
    <w:rsid w:val="00C8584E"/>
    <w:rsid w:val="00C85F10"/>
    <w:rsid w:val="00C86CEC"/>
    <w:rsid w:val="00C87FFD"/>
    <w:rsid w:val="00C91253"/>
    <w:rsid w:val="00C91746"/>
    <w:rsid w:val="00C93286"/>
    <w:rsid w:val="00C94832"/>
    <w:rsid w:val="00C94B7D"/>
    <w:rsid w:val="00C94DF3"/>
    <w:rsid w:val="00C963B9"/>
    <w:rsid w:val="00C97575"/>
    <w:rsid w:val="00C97825"/>
    <w:rsid w:val="00CA17AD"/>
    <w:rsid w:val="00CA4078"/>
    <w:rsid w:val="00CA412F"/>
    <w:rsid w:val="00CA427D"/>
    <w:rsid w:val="00CA4282"/>
    <w:rsid w:val="00CA4EE1"/>
    <w:rsid w:val="00CA59BE"/>
    <w:rsid w:val="00CA5A78"/>
    <w:rsid w:val="00CA5BAD"/>
    <w:rsid w:val="00CA6453"/>
    <w:rsid w:val="00CA71C7"/>
    <w:rsid w:val="00CA7EEA"/>
    <w:rsid w:val="00CB2873"/>
    <w:rsid w:val="00CB2B10"/>
    <w:rsid w:val="00CB2CCE"/>
    <w:rsid w:val="00CB3BA6"/>
    <w:rsid w:val="00CB48DB"/>
    <w:rsid w:val="00CB5613"/>
    <w:rsid w:val="00CB56D0"/>
    <w:rsid w:val="00CB5704"/>
    <w:rsid w:val="00CB5ED9"/>
    <w:rsid w:val="00CB77C2"/>
    <w:rsid w:val="00CC0049"/>
    <w:rsid w:val="00CC0E01"/>
    <w:rsid w:val="00CC1874"/>
    <w:rsid w:val="00CC1F1B"/>
    <w:rsid w:val="00CC3153"/>
    <w:rsid w:val="00CC37BC"/>
    <w:rsid w:val="00CC3F6F"/>
    <w:rsid w:val="00CC5501"/>
    <w:rsid w:val="00CC6158"/>
    <w:rsid w:val="00CC6FAA"/>
    <w:rsid w:val="00CC7D10"/>
    <w:rsid w:val="00CD024A"/>
    <w:rsid w:val="00CD149E"/>
    <w:rsid w:val="00CD2B4B"/>
    <w:rsid w:val="00CD4084"/>
    <w:rsid w:val="00CD439A"/>
    <w:rsid w:val="00CD7201"/>
    <w:rsid w:val="00CD7921"/>
    <w:rsid w:val="00CD7AAD"/>
    <w:rsid w:val="00CE0D1F"/>
    <w:rsid w:val="00CE0F39"/>
    <w:rsid w:val="00CE10E9"/>
    <w:rsid w:val="00CE12C0"/>
    <w:rsid w:val="00CE1486"/>
    <w:rsid w:val="00CE20F8"/>
    <w:rsid w:val="00CE340C"/>
    <w:rsid w:val="00CE379F"/>
    <w:rsid w:val="00CE4BDD"/>
    <w:rsid w:val="00CE56A4"/>
    <w:rsid w:val="00CE6023"/>
    <w:rsid w:val="00CE641E"/>
    <w:rsid w:val="00CE6884"/>
    <w:rsid w:val="00CE695E"/>
    <w:rsid w:val="00CE716C"/>
    <w:rsid w:val="00CE737E"/>
    <w:rsid w:val="00CE79C7"/>
    <w:rsid w:val="00CF182A"/>
    <w:rsid w:val="00CF1E27"/>
    <w:rsid w:val="00CF28B9"/>
    <w:rsid w:val="00CF2C34"/>
    <w:rsid w:val="00CF352E"/>
    <w:rsid w:val="00CF43E0"/>
    <w:rsid w:val="00CF502F"/>
    <w:rsid w:val="00CF5A49"/>
    <w:rsid w:val="00CF5F14"/>
    <w:rsid w:val="00CF64C2"/>
    <w:rsid w:val="00CF6EBE"/>
    <w:rsid w:val="00D00B4B"/>
    <w:rsid w:val="00D00CED"/>
    <w:rsid w:val="00D01237"/>
    <w:rsid w:val="00D02655"/>
    <w:rsid w:val="00D02CEE"/>
    <w:rsid w:val="00D02FA0"/>
    <w:rsid w:val="00D04C9A"/>
    <w:rsid w:val="00D0563B"/>
    <w:rsid w:val="00D0609C"/>
    <w:rsid w:val="00D06555"/>
    <w:rsid w:val="00D06644"/>
    <w:rsid w:val="00D074B5"/>
    <w:rsid w:val="00D101CE"/>
    <w:rsid w:val="00D10916"/>
    <w:rsid w:val="00D10B96"/>
    <w:rsid w:val="00D12295"/>
    <w:rsid w:val="00D13D2B"/>
    <w:rsid w:val="00D13E05"/>
    <w:rsid w:val="00D145AF"/>
    <w:rsid w:val="00D161CC"/>
    <w:rsid w:val="00D16AFB"/>
    <w:rsid w:val="00D174C1"/>
    <w:rsid w:val="00D21980"/>
    <w:rsid w:val="00D22299"/>
    <w:rsid w:val="00D22C24"/>
    <w:rsid w:val="00D268AF"/>
    <w:rsid w:val="00D26DE4"/>
    <w:rsid w:val="00D3078A"/>
    <w:rsid w:val="00D30DA8"/>
    <w:rsid w:val="00D30F47"/>
    <w:rsid w:val="00D317F9"/>
    <w:rsid w:val="00D33A08"/>
    <w:rsid w:val="00D34BCF"/>
    <w:rsid w:val="00D35531"/>
    <w:rsid w:val="00D35798"/>
    <w:rsid w:val="00D363E7"/>
    <w:rsid w:val="00D364D7"/>
    <w:rsid w:val="00D37B72"/>
    <w:rsid w:val="00D37C1B"/>
    <w:rsid w:val="00D37FE7"/>
    <w:rsid w:val="00D412C1"/>
    <w:rsid w:val="00D412D0"/>
    <w:rsid w:val="00D4147E"/>
    <w:rsid w:val="00D41725"/>
    <w:rsid w:val="00D41D5F"/>
    <w:rsid w:val="00D41EE3"/>
    <w:rsid w:val="00D42EF4"/>
    <w:rsid w:val="00D43CA2"/>
    <w:rsid w:val="00D44EAC"/>
    <w:rsid w:val="00D4508F"/>
    <w:rsid w:val="00D45BF3"/>
    <w:rsid w:val="00D461A3"/>
    <w:rsid w:val="00D4626E"/>
    <w:rsid w:val="00D4689B"/>
    <w:rsid w:val="00D51A49"/>
    <w:rsid w:val="00D55010"/>
    <w:rsid w:val="00D5514C"/>
    <w:rsid w:val="00D560DB"/>
    <w:rsid w:val="00D56953"/>
    <w:rsid w:val="00D572DA"/>
    <w:rsid w:val="00D60047"/>
    <w:rsid w:val="00D6142F"/>
    <w:rsid w:val="00D62390"/>
    <w:rsid w:val="00D62E69"/>
    <w:rsid w:val="00D630AA"/>
    <w:rsid w:val="00D636CF"/>
    <w:rsid w:val="00D64C58"/>
    <w:rsid w:val="00D65DEB"/>
    <w:rsid w:val="00D65EB9"/>
    <w:rsid w:val="00D66172"/>
    <w:rsid w:val="00D672E9"/>
    <w:rsid w:val="00D701A0"/>
    <w:rsid w:val="00D7163D"/>
    <w:rsid w:val="00D71A2E"/>
    <w:rsid w:val="00D7352F"/>
    <w:rsid w:val="00D74273"/>
    <w:rsid w:val="00D74A7B"/>
    <w:rsid w:val="00D75060"/>
    <w:rsid w:val="00D75FE9"/>
    <w:rsid w:val="00D76407"/>
    <w:rsid w:val="00D7665B"/>
    <w:rsid w:val="00D76AA7"/>
    <w:rsid w:val="00D77546"/>
    <w:rsid w:val="00D8112D"/>
    <w:rsid w:val="00D81AB4"/>
    <w:rsid w:val="00D81AD5"/>
    <w:rsid w:val="00D82E5A"/>
    <w:rsid w:val="00D85FD8"/>
    <w:rsid w:val="00D867B0"/>
    <w:rsid w:val="00D87433"/>
    <w:rsid w:val="00D8747F"/>
    <w:rsid w:val="00D87747"/>
    <w:rsid w:val="00D91BF7"/>
    <w:rsid w:val="00D925D0"/>
    <w:rsid w:val="00D92A5F"/>
    <w:rsid w:val="00D93CAA"/>
    <w:rsid w:val="00D9432F"/>
    <w:rsid w:val="00D9488E"/>
    <w:rsid w:val="00D953F4"/>
    <w:rsid w:val="00D96774"/>
    <w:rsid w:val="00D9678D"/>
    <w:rsid w:val="00D972D1"/>
    <w:rsid w:val="00DA07EA"/>
    <w:rsid w:val="00DA08EB"/>
    <w:rsid w:val="00DA0C8B"/>
    <w:rsid w:val="00DA0EF0"/>
    <w:rsid w:val="00DA1330"/>
    <w:rsid w:val="00DA17B3"/>
    <w:rsid w:val="00DA1C53"/>
    <w:rsid w:val="00DA35D4"/>
    <w:rsid w:val="00DA3CA3"/>
    <w:rsid w:val="00DA52B6"/>
    <w:rsid w:val="00DA63A4"/>
    <w:rsid w:val="00DA70E6"/>
    <w:rsid w:val="00DA7B47"/>
    <w:rsid w:val="00DB0AD3"/>
    <w:rsid w:val="00DB1DA1"/>
    <w:rsid w:val="00DB22B1"/>
    <w:rsid w:val="00DB238F"/>
    <w:rsid w:val="00DB281D"/>
    <w:rsid w:val="00DB2AFE"/>
    <w:rsid w:val="00DB2D02"/>
    <w:rsid w:val="00DB2DB8"/>
    <w:rsid w:val="00DB2F5B"/>
    <w:rsid w:val="00DB3C13"/>
    <w:rsid w:val="00DB48BA"/>
    <w:rsid w:val="00DB6128"/>
    <w:rsid w:val="00DB679E"/>
    <w:rsid w:val="00DB6E35"/>
    <w:rsid w:val="00DC0833"/>
    <w:rsid w:val="00DC1424"/>
    <w:rsid w:val="00DC17E1"/>
    <w:rsid w:val="00DC1A38"/>
    <w:rsid w:val="00DC2567"/>
    <w:rsid w:val="00DC2845"/>
    <w:rsid w:val="00DC28CC"/>
    <w:rsid w:val="00DC2C8F"/>
    <w:rsid w:val="00DC314F"/>
    <w:rsid w:val="00DC3DF6"/>
    <w:rsid w:val="00DC4894"/>
    <w:rsid w:val="00DC5602"/>
    <w:rsid w:val="00DC65CC"/>
    <w:rsid w:val="00DC6DDE"/>
    <w:rsid w:val="00DC7FCA"/>
    <w:rsid w:val="00DD00C8"/>
    <w:rsid w:val="00DD16F4"/>
    <w:rsid w:val="00DD2481"/>
    <w:rsid w:val="00DD25EE"/>
    <w:rsid w:val="00DD2DAD"/>
    <w:rsid w:val="00DD38B4"/>
    <w:rsid w:val="00DD4A4F"/>
    <w:rsid w:val="00DD507F"/>
    <w:rsid w:val="00DD58E8"/>
    <w:rsid w:val="00DE0132"/>
    <w:rsid w:val="00DE0607"/>
    <w:rsid w:val="00DE1AA7"/>
    <w:rsid w:val="00DE2448"/>
    <w:rsid w:val="00DE2E00"/>
    <w:rsid w:val="00DE3089"/>
    <w:rsid w:val="00DE311F"/>
    <w:rsid w:val="00DE4000"/>
    <w:rsid w:val="00DE4DB9"/>
    <w:rsid w:val="00DE5B90"/>
    <w:rsid w:val="00DE6B18"/>
    <w:rsid w:val="00DE6D58"/>
    <w:rsid w:val="00DE6EBA"/>
    <w:rsid w:val="00DE7555"/>
    <w:rsid w:val="00DE771F"/>
    <w:rsid w:val="00DE7EC2"/>
    <w:rsid w:val="00DF249F"/>
    <w:rsid w:val="00DF258F"/>
    <w:rsid w:val="00DF32BA"/>
    <w:rsid w:val="00DF33B3"/>
    <w:rsid w:val="00DF3CE2"/>
    <w:rsid w:val="00DF488E"/>
    <w:rsid w:val="00DF57D8"/>
    <w:rsid w:val="00DF5BC0"/>
    <w:rsid w:val="00DF5E26"/>
    <w:rsid w:val="00DF5EE4"/>
    <w:rsid w:val="00DF653F"/>
    <w:rsid w:val="00DF67E8"/>
    <w:rsid w:val="00E00A31"/>
    <w:rsid w:val="00E00AA6"/>
    <w:rsid w:val="00E01679"/>
    <w:rsid w:val="00E01F7F"/>
    <w:rsid w:val="00E027F2"/>
    <w:rsid w:val="00E04777"/>
    <w:rsid w:val="00E06A2C"/>
    <w:rsid w:val="00E0707E"/>
    <w:rsid w:val="00E07FE2"/>
    <w:rsid w:val="00E10380"/>
    <w:rsid w:val="00E11295"/>
    <w:rsid w:val="00E11BE7"/>
    <w:rsid w:val="00E1223C"/>
    <w:rsid w:val="00E12C79"/>
    <w:rsid w:val="00E13182"/>
    <w:rsid w:val="00E13664"/>
    <w:rsid w:val="00E13F92"/>
    <w:rsid w:val="00E14D8D"/>
    <w:rsid w:val="00E159BB"/>
    <w:rsid w:val="00E15F77"/>
    <w:rsid w:val="00E16AAA"/>
    <w:rsid w:val="00E16BAB"/>
    <w:rsid w:val="00E17D46"/>
    <w:rsid w:val="00E20689"/>
    <w:rsid w:val="00E2096B"/>
    <w:rsid w:val="00E21E00"/>
    <w:rsid w:val="00E21F03"/>
    <w:rsid w:val="00E2203B"/>
    <w:rsid w:val="00E225EA"/>
    <w:rsid w:val="00E2356C"/>
    <w:rsid w:val="00E23871"/>
    <w:rsid w:val="00E23B9C"/>
    <w:rsid w:val="00E23EE8"/>
    <w:rsid w:val="00E240E2"/>
    <w:rsid w:val="00E24B26"/>
    <w:rsid w:val="00E2710C"/>
    <w:rsid w:val="00E279A9"/>
    <w:rsid w:val="00E27B5A"/>
    <w:rsid w:val="00E30FB1"/>
    <w:rsid w:val="00E30FC1"/>
    <w:rsid w:val="00E31522"/>
    <w:rsid w:val="00E31F08"/>
    <w:rsid w:val="00E32473"/>
    <w:rsid w:val="00E32C87"/>
    <w:rsid w:val="00E334E8"/>
    <w:rsid w:val="00E33661"/>
    <w:rsid w:val="00E3422B"/>
    <w:rsid w:val="00E35CAE"/>
    <w:rsid w:val="00E35FA8"/>
    <w:rsid w:val="00E36BFE"/>
    <w:rsid w:val="00E36CF7"/>
    <w:rsid w:val="00E376D3"/>
    <w:rsid w:val="00E4137B"/>
    <w:rsid w:val="00E41E2C"/>
    <w:rsid w:val="00E42780"/>
    <w:rsid w:val="00E42F44"/>
    <w:rsid w:val="00E43F3A"/>
    <w:rsid w:val="00E441EB"/>
    <w:rsid w:val="00E45235"/>
    <w:rsid w:val="00E45AF4"/>
    <w:rsid w:val="00E45FD0"/>
    <w:rsid w:val="00E46815"/>
    <w:rsid w:val="00E46D47"/>
    <w:rsid w:val="00E46E65"/>
    <w:rsid w:val="00E47487"/>
    <w:rsid w:val="00E47A08"/>
    <w:rsid w:val="00E47E7E"/>
    <w:rsid w:val="00E513A5"/>
    <w:rsid w:val="00E53868"/>
    <w:rsid w:val="00E5478E"/>
    <w:rsid w:val="00E551D1"/>
    <w:rsid w:val="00E55256"/>
    <w:rsid w:val="00E558B5"/>
    <w:rsid w:val="00E55A9C"/>
    <w:rsid w:val="00E55D6E"/>
    <w:rsid w:val="00E5792F"/>
    <w:rsid w:val="00E57ACB"/>
    <w:rsid w:val="00E6070D"/>
    <w:rsid w:val="00E60E09"/>
    <w:rsid w:val="00E60F52"/>
    <w:rsid w:val="00E611DD"/>
    <w:rsid w:val="00E611EF"/>
    <w:rsid w:val="00E613D1"/>
    <w:rsid w:val="00E61676"/>
    <w:rsid w:val="00E622E2"/>
    <w:rsid w:val="00E65C64"/>
    <w:rsid w:val="00E65FB0"/>
    <w:rsid w:val="00E662B9"/>
    <w:rsid w:val="00E670E1"/>
    <w:rsid w:val="00E6711B"/>
    <w:rsid w:val="00E67D3C"/>
    <w:rsid w:val="00E70D6A"/>
    <w:rsid w:val="00E71469"/>
    <w:rsid w:val="00E7228A"/>
    <w:rsid w:val="00E72388"/>
    <w:rsid w:val="00E74216"/>
    <w:rsid w:val="00E747B6"/>
    <w:rsid w:val="00E74EBB"/>
    <w:rsid w:val="00E7549E"/>
    <w:rsid w:val="00E7600A"/>
    <w:rsid w:val="00E76BEF"/>
    <w:rsid w:val="00E77D20"/>
    <w:rsid w:val="00E8047A"/>
    <w:rsid w:val="00E808D0"/>
    <w:rsid w:val="00E80D13"/>
    <w:rsid w:val="00E819F7"/>
    <w:rsid w:val="00E83E7A"/>
    <w:rsid w:val="00E83E94"/>
    <w:rsid w:val="00E83EE2"/>
    <w:rsid w:val="00E84200"/>
    <w:rsid w:val="00E849A1"/>
    <w:rsid w:val="00E85F3C"/>
    <w:rsid w:val="00E86646"/>
    <w:rsid w:val="00E87CA9"/>
    <w:rsid w:val="00E87F91"/>
    <w:rsid w:val="00E90A82"/>
    <w:rsid w:val="00E90B8A"/>
    <w:rsid w:val="00E91C94"/>
    <w:rsid w:val="00E91E41"/>
    <w:rsid w:val="00E92BB6"/>
    <w:rsid w:val="00E940EE"/>
    <w:rsid w:val="00E950E5"/>
    <w:rsid w:val="00E95234"/>
    <w:rsid w:val="00E9564E"/>
    <w:rsid w:val="00E9571C"/>
    <w:rsid w:val="00E957C7"/>
    <w:rsid w:val="00E979BC"/>
    <w:rsid w:val="00EA2716"/>
    <w:rsid w:val="00EA3283"/>
    <w:rsid w:val="00EA5A6A"/>
    <w:rsid w:val="00EA6361"/>
    <w:rsid w:val="00EB04F5"/>
    <w:rsid w:val="00EB0573"/>
    <w:rsid w:val="00EB07C9"/>
    <w:rsid w:val="00EB09B5"/>
    <w:rsid w:val="00EB0B5D"/>
    <w:rsid w:val="00EB1883"/>
    <w:rsid w:val="00EB2D7C"/>
    <w:rsid w:val="00EB2F6B"/>
    <w:rsid w:val="00EB3092"/>
    <w:rsid w:val="00EB312F"/>
    <w:rsid w:val="00EB3578"/>
    <w:rsid w:val="00EB4F94"/>
    <w:rsid w:val="00EB5DA6"/>
    <w:rsid w:val="00EB7A5D"/>
    <w:rsid w:val="00EC0224"/>
    <w:rsid w:val="00EC0A56"/>
    <w:rsid w:val="00EC1A44"/>
    <w:rsid w:val="00EC1DAD"/>
    <w:rsid w:val="00EC2EAD"/>
    <w:rsid w:val="00EC3641"/>
    <w:rsid w:val="00EC5172"/>
    <w:rsid w:val="00ED0307"/>
    <w:rsid w:val="00ED0BAC"/>
    <w:rsid w:val="00ED1CDC"/>
    <w:rsid w:val="00ED26A8"/>
    <w:rsid w:val="00ED31A8"/>
    <w:rsid w:val="00ED3568"/>
    <w:rsid w:val="00ED4A87"/>
    <w:rsid w:val="00ED6ECC"/>
    <w:rsid w:val="00ED7EA6"/>
    <w:rsid w:val="00EE09F4"/>
    <w:rsid w:val="00EE1679"/>
    <w:rsid w:val="00EE267A"/>
    <w:rsid w:val="00EE393E"/>
    <w:rsid w:val="00EE6139"/>
    <w:rsid w:val="00EE6341"/>
    <w:rsid w:val="00EE6376"/>
    <w:rsid w:val="00EE687B"/>
    <w:rsid w:val="00EE7760"/>
    <w:rsid w:val="00EF0318"/>
    <w:rsid w:val="00EF0566"/>
    <w:rsid w:val="00EF0C7A"/>
    <w:rsid w:val="00EF0F15"/>
    <w:rsid w:val="00EF1455"/>
    <w:rsid w:val="00EF446E"/>
    <w:rsid w:val="00EF44CD"/>
    <w:rsid w:val="00EF52B9"/>
    <w:rsid w:val="00EF6E14"/>
    <w:rsid w:val="00EF7496"/>
    <w:rsid w:val="00F006A4"/>
    <w:rsid w:val="00F01572"/>
    <w:rsid w:val="00F02E3B"/>
    <w:rsid w:val="00F040F9"/>
    <w:rsid w:val="00F04198"/>
    <w:rsid w:val="00F064D9"/>
    <w:rsid w:val="00F06CFC"/>
    <w:rsid w:val="00F07763"/>
    <w:rsid w:val="00F10012"/>
    <w:rsid w:val="00F105C8"/>
    <w:rsid w:val="00F10B89"/>
    <w:rsid w:val="00F10C63"/>
    <w:rsid w:val="00F1180A"/>
    <w:rsid w:val="00F13D70"/>
    <w:rsid w:val="00F142B7"/>
    <w:rsid w:val="00F15E57"/>
    <w:rsid w:val="00F16AA2"/>
    <w:rsid w:val="00F16F4F"/>
    <w:rsid w:val="00F1736A"/>
    <w:rsid w:val="00F20A6D"/>
    <w:rsid w:val="00F210E6"/>
    <w:rsid w:val="00F214DA"/>
    <w:rsid w:val="00F21E7F"/>
    <w:rsid w:val="00F22054"/>
    <w:rsid w:val="00F223F3"/>
    <w:rsid w:val="00F23322"/>
    <w:rsid w:val="00F241E4"/>
    <w:rsid w:val="00F248EA"/>
    <w:rsid w:val="00F24CFC"/>
    <w:rsid w:val="00F272A1"/>
    <w:rsid w:val="00F2781F"/>
    <w:rsid w:val="00F3004B"/>
    <w:rsid w:val="00F306EF"/>
    <w:rsid w:val="00F3071C"/>
    <w:rsid w:val="00F31D80"/>
    <w:rsid w:val="00F32E7F"/>
    <w:rsid w:val="00F338CC"/>
    <w:rsid w:val="00F3470C"/>
    <w:rsid w:val="00F347F5"/>
    <w:rsid w:val="00F35F6F"/>
    <w:rsid w:val="00F36096"/>
    <w:rsid w:val="00F40A4F"/>
    <w:rsid w:val="00F40B12"/>
    <w:rsid w:val="00F41393"/>
    <w:rsid w:val="00F413E7"/>
    <w:rsid w:val="00F416BA"/>
    <w:rsid w:val="00F42B90"/>
    <w:rsid w:val="00F4391C"/>
    <w:rsid w:val="00F448A8"/>
    <w:rsid w:val="00F44A23"/>
    <w:rsid w:val="00F4500D"/>
    <w:rsid w:val="00F45DEC"/>
    <w:rsid w:val="00F465D3"/>
    <w:rsid w:val="00F46685"/>
    <w:rsid w:val="00F4704E"/>
    <w:rsid w:val="00F50416"/>
    <w:rsid w:val="00F51C56"/>
    <w:rsid w:val="00F52024"/>
    <w:rsid w:val="00F529B1"/>
    <w:rsid w:val="00F53C34"/>
    <w:rsid w:val="00F54091"/>
    <w:rsid w:val="00F54BA3"/>
    <w:rsid w:val="00F5500C"/>
    <w:rsid w:val="00F5502B"/>
    <w:rsid w:val="00F55253"/>
    <w:rsid w:val="00F55949"/>
    <w:rsid w:val="00F567B7"/>
    <w:rsid w:val="00F57C49"/>
    <w:rsid w:val="00F601AB"/>
    <w:rsid w:val="00F606C9"/>
    <w:rsid w:val="00F60A7F"/>
    <w:rsid w:val="00F60C65"/>
    <w:rsid w:val="00F61087"/>
    <w:rsid w:val="00F62A17"/>
    <w:rsid w:val="00F631EF"/>
    <w:rsid w:val="00F63E90"/>
    <w:rsid w:val="00F640D6"/>
    <w:rsid w:val="00F64529"/>
    <w:rsid w:val="00F645E3"/>
    <w:rsid w:val="00F64D7B"/>
    <w:rsid w:val="00F660FF"/>
    <w:rsid w:val="00F6626F"/>
    <w:rsid w:val="00F66B73"/>
    <w:rsid w:val="00F67DF7"/>
    <w:rsid w:val="00F70945"/>
    <w:rsid w:val="00F70A55"/>
    <w:rsid w:val="00F71A91"/>
    <w:rsid w:val="00F72015"/>
    <w:rsid w:val="00F73F3A"/>
    <w:rsid w:val="00F74009"/>
    <w:rsid w:val="00F74CE2"/>
    <w:rsid w:val="00F75DFF"/>
    <w:rsid w:val="00F766D3"/>
    <w:rsid w:val="00F770B5"/>
    <w:rsid w:val="00F77111"/>
    <w:rsid w:val="00F8084E"/>
    <w:rsid w:val="00F812E9"/>
    <w:rsid w:val="00F81932"/>
    <w:rsid w:val="00F81B57"/>
    <w:rsid w:val="00F827BF"/>
    <w:rsid w:val="00F8293D"/>
    <w:rsid w:val="00F836B2"/>
    <w:rsid w:val="00F83CE5"/>
    <w:rsid w:val="00F841E9"/>
    <w:rsid w:val="00F84243"/>
    <w:rsid w:val="00F8557D"/>
    <w:rsid w:val="00F85AC3"/>
    <w:rsid w:val="00F86644"/>
    <w:rsid w:val="00F87BEB"/>
    <w:rsid w:val="00F87EC8"/>
    <w:rsid w:val="00F90024"/>
    <w:rsid w:val="00F9013C"/>
    <w:rsid w:val="00F902DE"/>
    <w:rsid w:val="00F90584"/>
    <w:rsid w:val="00F9121F"/>
    <w:rsid w:val="00F9168F"/>
    <w:rsid w:val="00F919A7"/>
    <w:rsid w:val="00F95943"/>
    <w:rsid w:val="00F95F00"/>
    <w:rsid w:val="00F96AC8"/>
    <w:rsid w:val="00F97305"/>
    <w:rsid w:val="00FA25BF"/>
    <w:rsid w:val="00FA2D9A"/>
    <w:rsid w:val="00FA3996"/>
    <w:rsid w:val="00FA50D9"/>
    <w:rsid w:val="00FA56AA"/>
    <w:rsid w:val="00FA5997"/>
    <w:rsid w:val="00FA6528"/>
    <w:rsid w:val="00FA77B8"/>
    <w:rsid w:val="00FB07EA"/>
    <w:rsid w:val="00FB211B"/>
    <w:rsid w:val="00FB229E"/>
    <w:rsid w:val="00FB242B"/>
    <w:rsid w:val="00FB2835"/>
    <w:rsid w:val="00FB37DE"/>
    <w:rsid w:val="00FB45D9"/>
    <w:rsid w:val="00FB48FF"/>
    <w:rsid w:val="00FB5E50"/>
    <w:rsid w:val="00FB7FAC"/>
    <w:rsid w:val="00FC033A"/>
    <w:rsid w:val="00FC05D4"/>
    <w:rsid w:val="00FC0B5F"/>
    <w:rsid w:val="00FC1B84"/>
    <w:rsid w:val="00FC2AF6"/>
    <w:rsid w:val="00FC323C"/>
    <w:rsid w:val="00FC3E4A"/>
    <w:rsid w:val="00FC4382"/>
    <w:rsid w:val="00FC5725"/>
    <w:rsid w:val="00FC5AF5"/>
    <w:rsid w:val="00FC5DAA"/>
    <w:rsid w:val="00FC6C24"/>
    <w:rsid w:val="00FC6E8C"/>
    <w:rsid w:val="00FC6FEF"/>
    <w:rsid w:val="00FC7F7E"/>
    <w:rsid w:val="00FD0590"/>
    <w:rsid w:val="00FD07C9"/>
    <w:rsid w:val="00FD0861"/>
    <w:rsid w:val="00FD159E"/>
    <w:rsid w:val="00FD173C"/>
    <w:rsid w:val="00FD17E0"/>
    <w:rsid w:val="00FD2C77"/>
    <w:rsid w:val="00FD32E0"/>
    <w:rsid w:val="00FD3561"/>
    <w:rsid w:val="00FD45F1"/>
    <w:rsid w:val="00FD6D10"/>
    <w:rsid w:val="00FD70F6"/>
    <w:rsid w:val="00FD7759"/>
    <w:rsid w:val="00FE03E9"/>
    <w:rsid w:val="00FE07EB"/>
    <w:rsid w:val="00FE1A5A"/>
    <w:rsid w:val="00FE1C00"/>
    <w:rsid w:val="00FE343E"/>
    <w:rsid w:val="00FE397F"/>
    <w:rsid w:val="00FE3D9B"/>
    <w:rsid w:val="00FE4472"/>
    <w:rsid w:val="00FE4DE2"/>
    <w:rsid w:val="00FE5405"/>
    <w:rsid w:val="00FF1374"/>
    <w:rsid w:val="00FF2D6F"/>
    <w:rsid w:val="00FF39EA"/>
    <w:rsid w:val="00FF5030"/>
    <w:rsid w:val="00FF5F3F"/>
    <w:rsid w:val="00FF6167"/>
    <w:rsid w:val="00FF7255"/>
    <w:rsid w:val="00FF73DC"/>
    <w:rsid w:val="00FF785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(Web)" w:uiPriority="99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8134F9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6413A8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4">
    <w:name w:val="heading 4"/>
    <w:basedOn w:val="Normal"/>
    <w:next w:val="Normal"/>
    <w:qFormat/>
    <w:rsid w:val="00AE0566"/>
    <w:pPr>
      <w:keepNext/>
      <w:widowControl w:val="0"/>
      <w:spacing w:after="240"/>
      <w:outlineLvl w:val="3"/>
    </w:pPr>
    <w:rPr>
      <w:rFonts w:ascii="Arial" w:hAnsi="Arial"/>
      <w:b/>
      <w:snapToGrid w:val="0"/>
      <w:color w:val="000000"/>
      <w:sz w:val="20"/>
      <w:szCs w:val="20"/>
    </w:rPr>
  </w:style>
  <w:style w:type="paragraph" w:styleId="Heading5">
    <w:name w:val="heading 5"/>
    <w:basedOn w:val="Normal"/>
    <w:next w:val="Normal"/>
    <w:qFormat/>
    <w:rsid w:val="00A14FB3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724A3F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724A3F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oubleSpace">
    <w:name w:val="Double Space"/>
    <w:basedOn w:val="Normal"/>
    <w:rsid w:val="00826E4C"/>
    <w:pPr>
      <w:widowControl w:val="0"/>
      <w:spacing w:line="480" w:lineRule="auto"/>
      <w:ind w:firstLine="720"/>
    </w:pPr>
    <w:rPr>
      <w:rFonts w:ascii="Bookman Old Style" w:hAnsi="Bookman Old Style"/>
      <w:sz w:val="20"/>
      <w:szCs w:val="20"/>
    </w:rPr>
  </w:style>
  <w:style w:type="paragraph" w:styleId="NormalWeb">
    <w:name w:val="Normal (Web)"/>
    <w:basedOn w:val="Normal"/>
    <w:uiPriority w:val="99"/>
    <w:rsid w:val="006C42F1"/>
    <w:pPr>
      <w:spacing w:before="100" w:beforeAutospacing="1" w:after="100" w:afterAutospacing="1"/>
    </w:pPr>
    <w:rPr>
      <w:color w:val="000000"/>
    </w:rPr>
  </w:style>
  <w:style w:type="character" w:customStyle="1" w:styleId="h3">
    <w:name w:val="h3"/>
    <w:basedOn w:val="DefaultParagraphFont"/>
    <w:rsid w:val="00AF69B9"/>
  </w:style>
  <w:style w:type="character" w:styleId="Hyperlink">
    <w:name w:val="Hyperlink"/>
    <w:uiPriority w:val="99"/>
    <w:rsid w:val="00AF69B9"/>
    <w:rPr>
      <w:color w:val="0000FF"/>
      <w:u w:val="single"/>
    </w:rPr>
  </w:style>
  <w:style w:type="character" w:customStyle="1" w:styleId="h4">
    <w:name w:val="h4"/>
    <w:basedOn w:val="DefaultParagraphFont"/>
    <w:rsid w:val="00AF69B9"/>
  </w:style>
  <w:style w:type="paragraph" w:customStyle="1" w:styleId="Centered">
    <w:name w:val="Centered"/>
    <w:basedOn w:val="Normal"/>
    <w:next w:val="Normal"/>
    <w:rsid w:val="00B0790A"/>
    <w:pPr>
      <w:keepNext/>
      <w:widowControl w:val="0"/>
      <w:suppressAutoHyphens/>
      <w:spacing w:before="240" w:line="480" w:lineRule="auto"/>
      <w:jc w:val="center"/>
    </w:pPr>
    <w:rPr>
      <w:rFonts w:ascii="Bookman Old Style" w:hAnsi="Bookman Old Style"/>
      <w:caps/>
      <w:sz w:val="20"/>
      <w:szCs w:val="20"/>
    </w:rPr>
  </w:style>
  <w:style w:type="paragraph" w:customStyle="1" w:styleId="Head-left">
    <w:name w:val="Head-left"/>
    <w:basedOn w:val="Normal"/>
    <w:next w:val="DoubleSpace"/>
    <w:rsid w:val="00E9571C"/>
    <w:pPr>
      <w:keepNext/>
      <w:widowControl w:val="0"/>
      <w:spacing w:after="240"/>
    </w:pPr>
    <w:rPr>
      <w:rFonts w:ascii="Bookman Old Style" w:hAnsi="Bookman Old Style"/>
      <w:sz w:val="20"/>
      <w:szCs w:val="20"/>
      <w:u w:val="single"/>
    </w:rPr>
  </w:style>
  <w:style w:type="paragraph" w:customStyle="1" w:styleId="Refs">
    <w:name w:val="Refs"/>
    <w:basedOn w:val="Normal"/>
    <w:rsid w:val="00A14FB3"/>
    <w:pPr>
      <w:widowControl w:val="0"/>
      <w:tabs>
        <w:tab w:val="left" w:pos="446"/>
      </w:tabs>
      <w:spacing w:line="480" w:lineRule="auto"/>
      <w:ind w:left="446" w:hanging="446"/>
    </w:pPr>
    <w:rPr>
      <w:rFonts w:ascii="Bookman Old Style" w:hAnsi="Bookman Old Style"/>
      <w:sz w:val="20"/>
      <w:szCs w:val="20"/>
    </w:rPr>
  </w:style>
  <w:style w:type="paragraph" w:styleId="Header">
    <w:name w:val="header"/>
    <w:basedOn w:val="Normal"/>
    <w:link w:val="HeaderChar"/>
    <w:rsid w:val="0083467C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83467C"/>
  </w:style>
  <w:style w:type="paragraph" w:styleId="Footer">
    <w:name w:val="footer"/>
    <w:basedOn w:val="Normal"/>
    <w:rsid w:val="001E7970"/>
    <w:pPr>
      <w:widowControl w:val="0"/>
      <w:tabs>
        <w:tab w:val="center" w:pos="4320"/>
        <w:tab w:val="right" w:pos="8640"/>
      </w:tabs>
      <w:spacing w:after="240"/>
    </w:pPr>
    <w:rPr>
      <w:rFonts w:ascii="Bookman Old Style" w:hAnsi="Bookman Old Style"/>
      <w:sz w:val="20"/>
      <w:szCs w:val="20"/>
    </w:rPr>
  </w:style>
  <w:style w:type="table" w:styleId="TableGrid">
    <w:name w:val="Table Grid"/>
    <w:basedOn w:val="TableNormal"/>
    <w:uiPriority w:val="59"/>
    <w:rsid w:val="001E797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Indent2">
    <w:name w:val="Body Text Indent 2"/>
    <w:basedOn w:val="Normal"/>
    <w:rsid w:val="00797B02"/>
    <w:pPr>
      <w:spacing w:after="120" w:line="480" w:lineRule="auto"/>
      <w:ind w:left="360"/>
    </w:pPr>
  </w:style>
  <w:style w:type="character" w:styleId="CommentReference">
    <w:name w:val="annotation reference"/>
    <w:rsid w:val="00166569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rsid w:val="0016656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66569"/>
  </w:style>
  <w:style w:type="paragraph" w:styleId="BalloonText">
    <w:name w:val="Balloon Text"/>
    <w:basedOn w:val="Normal"/>
    <w:link w:val="BalloonTextChar"/>
    <w:rsid w:val="00166569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rsid w:val="00166569"/>
    <w:rPr>
      <w:rFonts w:ascii="Tahoma" w:hAnsi="Tahoma" w:cs="Tahoma"/>
      <w:sz w:val="16"/>
      <w:szCs w:val="16"/>
    </w:rPr>
  </w:style>
  <w:style w:type="character" w:customStyle="1" w:styleId="HeaderChar">
    <w:name w:val="Header Char"/>
    <w:link w:val="Header"/>
    <w:rsid w:val="00DB2F5B"/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B77EFC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rsid w:val="00B77EFC"/>
    <w:rPr>
      <w:sz w:val="16"/>
      <w:szCs w:val="16"/>
    </w:rPr>
  </w:style>
  <w:style w:type="character" w:customStyle="1" w:styleId="Heading1Char">
    <w:name w:val="Heading 1 Char"/>
    <w:link w:val="Heading1"/>
    <w:rsid w:val="006413A8"/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HTMLPreformatted">
    <w:name w:val="HTML Preformatted"/>
    <w:basedOn w:val="Normal"/>
    <w:link w:val="HTMLPreformattedChar"/>
    <w:rsid w:val="00944C7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/>
      <w:sz w:val="20"/>
      <w:szCs w:val="20"/>
    </w:rPr>
  </w:style>
  <w:style w:type="character" w:customStyle="1" w:styleId="HTMLPreformattedChar">
    <w:name w:val="HTML Preformatted Char"/>
    <w:link w:val="HTMLPreformatted"/>
    <w:rsid w:val="00944C78"/>
    <w:rPr>
      <w:rFonts w:ascii="Courier New" w:hAnsi="Courier New" w:cs="Courier New"/>
    </w:rPr>
  </w:style>
  <w:style w:type="character" w:styleId="HTMLTypewriter">
    <w:name w:val="HTML Typewriter"/>
    <w:rsid w:val="00944C78"/>
    <w:rPr>
      <w:rFonts w:ascii="Courier New" w:eastAsia="Times New Roman" w:hAnsi="Courier New" w:cs="Courier New"/>
      <w:sz w:val="20"/>
      <w:szCs w:val="20"/>
    </w:rPr>
  </w:style>
  <w:style w:type="character" w:customStyle="1" w:styleId="Heading6Char">
    <w:name w:val="Heading 6 Char"/>
    <w:link w:val="Heading6"/>
    <w:semiHidden/>
    <w:rsid w:val="00724A3F"/>
    <w:rPr>
      <w:rFonts w:ascii="Calibri" w:eastAsia="Times New Roman" w:hAnsi="Calibri" w:cs="Times New Roman"/>
      <w:b/>
      <w:bCs/>
      <w:sz w:val="22"/>
      <w:szCs w:val="22"/>
    </w:rPr>
  </w:style>
  <w:style w:type="character" w:customStyle="1" w:styleId="Heading9Char">
    <w:name w:val="Heading 9 Char"/>
    <w:link w:val="Heading9"/>
    <w:semiHidden/>
    <w:rsid w:val="00724A3F"/>
    <w:rPr>
      <w:rFonts w:ascii="Cambria" w:eastAsia="Times New Roman" w:hAnsi="Cambria" w:cs="Times New Roman"/>
      <w:sz w:val="22"/>
      <w:szCs w:val="22"/>
    </w:rPr>
  </w:style>
  <w:style w:type="paragraph" w:styleId="CommentSubject">
    <w:name w:val="annotation subject"/>
    <w:basedOn w:val="CommentText"/>
    <w:next w:val="CommentText"/>
    <w:link w:val="CommentSubjectChar"/>
    <w:rsid w:val="006E2666"/>
    <w:rPr>
      <w:b/>
      <w:bCs/>
    </w:rPr>
  </w:style>
  <w:style w:type="character" w:customStyle="1" w:styleId="CommentSubjectChar">
    <w:name w:val="Comment Subject Char"/>
    <w:link w:val="CommentSubject"/>
    <w:rsid w:val="006E2666"/>
    <w:rPr>
      <w:b/>
      <w:bCs/>
      <w:lang w:val="en-US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12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115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5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70475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09772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48637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607778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65285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20851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2711720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218898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429365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901485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6218039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22033411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4483161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9531955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4295956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77008057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4799786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770257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6386035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20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3975694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45456914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59513956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63413829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25174358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33695530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67414247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01814734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15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07581377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11905874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20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76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070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038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598026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33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3633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7806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4865248">
                          <w:blockQuote w:val="1"/>
                          <w:marLeft w:val="720"/>
                          <w:marRight w:val="72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347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49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73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467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27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8732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1430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82272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27588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825329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299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77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85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93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55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28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461045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18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9621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72581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813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2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10144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01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84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1094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7916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870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382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98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750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361449">
      <w:bodyDiv w:val="1"/>
      <w:marLeft w:val="5"/>
      <w:marRight w:val="15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6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8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704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086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306202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42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476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87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8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56929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33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810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1604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2712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73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AA3CA91-74AF-4533-8BFC-2F37915FBC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66</Words>
  <Characters>2657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Method</vt:lpstr>
      <vt:lpstr>Method</vt:lpstr>
    </vt:vector>
  </TitlesOfParts>
  <Company>Hewlett-Packard</Company>
  <LinksUpToDate>false</LinksUpToDate>
  <CharactersWithSpaces>3117</CharactersWithSpaces>
  <SharedDoc>false</SharedDoc>
  <HLinks>
    <vt:vector size="414" baseType="variant">
      <vt:variant>
        <vt:i4>4390923</vt:i4>
      </vt:variant>
      <vt:variant>
        <vt:i4>39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39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3997730</vt:i4>
      </vt:variant>
      <vt:variant>
        <vt:i4>389</vt:i4>
      </vt:variant>
      <vt:variant>
        <vt:i4>0</vt:i4>
      </vt:variant>
      <vt:variant>
        <vt:i4>5</vt:i4>
      </vt:variant>
      <vt:variant>
        <vt:lpwstr>http://www.pedsql.org/</vt:lpwstr>
      </vt:variant>
      <vt:variant>
        <vt:lpwstr/>
      </vt:variant>
      <vt:variant>
        <vt:i4>4390923</vt:i4>
      </vt:variant>
      <vt:variant>
        <vt:i4>382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456459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194315</vt:i4>
      </vt:variant>
      <vt:variant>
        <vt:i4>37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456459</vt:i4>
      </vt:variant>
      <vt:variant>
        <vt:i4>364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358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352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346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390923</vt:i4>
      </vt:variant>
      <vt:variant>
        <vt:i4>34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521995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325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325387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316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521995</vt:i4>
      </vt:variant>
      <vt:variant>
        <vt:i4>310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304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325387</vt:i4>
      </vt:variant>
      <vt:variant>
        <vt:i4>29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521995</vt:i4>
      </vt:variant>
      <vt:variant>
        <vt:i4>292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28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784139</vt:i4>
      </vt:variant>
      <vt:variant>
        <vt:i4>28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21995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194315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25387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240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28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22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19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213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207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20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25387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25387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83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68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15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23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456459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84139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784139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4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65306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2199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thod</dc:title>
  <dc:creator>Christine</dc:creator>
  <cp:lastModifiedBy>amccabe</cp:lastModifiedBy>
  <cp:revision>2</cp:revision>
  <cp:lastPrinted>2013-01-01T17:29:00Z</cp:lastPrinted>
  <dcterms:created xsi:type="dcterms:W3CDTF">2013-02-28T16:29:00Z</dcterms:created>
  <dcterms:modified xsi:type="dcterms:W3CDTF">2013-02-28T16:29:00Z</dcterms:modified>
</cp:coreProperties>
</file>